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7B03BF" w14:textId="57514CC3" w:rsidR="008F1E30" w:rsidRDefault="00071D7F" w:rsidP="007C3B4A">
      <w:pPr>
        <w:ind w:firstLine="720"/>
      </w:pPr>
      <w:r>
        <w:t xml:space="preserve">Extracellular </w:t>
      </w:r>
      <w:commentRangeStart w:id="0"/>
      <w:proofErr w:type="spellStart"/>
      <w:r>
        <w:t>Vesicles</w:t>
      </w:r>
      <w:commentRangeEnd w:id="0"/>
      <w:proofErr w:type="spellEnd"/>
      <w:r w:rsidR="00C71A20">
        <w:rPr>
          <w:rStyle w:val="CommentReference"/>
        </w:rPr>
        <w:commentReference w:id="0"/>
      </w:r>
      <w:r>
        <w:t xml:space="preserve"> (EVs) are nanometer scale, membrane bound compartments that contain proteins, RNAs and metabolites endogenous to the</w:t>
      </w:r>
      <w:r w:rsidR="007C3B4A">
        <w:t>ir</w:t>
      </w:r>
      <w:r>
        <w:t xml:space="preserve"> cell </w:t>
      </w:r>
      <w:r w:rsidR="007C3B4A">
        <w:t>of origin</w:t>
      </w:r>
      <w:r w:rsidR="007C3B4A">
        <w:fldChar w:fldCharType="begin"/>
      </w:r>
      <w:r w:rsidR="007C3B4A">
        <w:instrText xml:space="preserve"> ADDIN EN.CITE &lt;EndNote&gt;&lt;Cite&gt;&lt;Author&gt;Raposo&lt;/Author&gt;&lt;Year&gt;2013&lt;/Year&gt;&lt;RecNum&gt;5&lt;/RecNum&gt;&lt;DisplayText&gt;&lt;style face="superscript"&gt;1&lt;/style&gt;&lt;/DisplayText&gt;&lt;record&gt;&lt;rec-number&gt;5&lt;/rec-number&gt;&lt;foreign-keys&gt;&lt;key app="EN" db-id="2r9zp9fdaz0rapepdwx5sw55r5pwpzsfzf5f" timestamp="1700598816"&gt;5&lt;/key&gt;&lt;/foreign-keys&gt;&lt;ref-type name="Journal Article"&gt;17&lt;/ref-type&gt;&lt;contributors&gt;&lt;authors&gt;&lt;author&gt;Raposo, G.&lt;/author&gt;&lt;author&gt;Stoorvogel, W.&lt;/author&gt;&lt;/authors&gt;&lt;/contributors&gt;&lt;auth-address&gt;Institut Curie, Centre de Recherche, F-75248 Paris, Cedex 05, France. graposo@curie.fr&lt;/auth-address&gt;&lt;titles&gt;&lt;title&gt;Extracellular vesicles: exosomes, microvesicles, and friends&lt;/title&gt;&lt;secondary-title&gt;J Cell Biol&lt;/secondary-title&gt;&lt;/titles&gt;&lt;periodical&gt;&lt;full-title&gt;J Cell Biol&lt;/full-title&gt;&lt;/periodical&gt;&lt;pages&gt;373-83&lt;/pages&gt;&lt;volume&gt;200&lt;/volume&gt;&lt;number&gt;4&lt;/number&gt;&lt;edition&gt;2013/02/20&lt;/edition&gt;&lt;keywords&gt;&lt;keyword&gt;Biological Transport/physiology&lt;/keyword&gt;&lt;keyword&gt;Cell Communication&lt;/keyword&gt;&lt;keyword&gt;Cell Membrane/metabolism/ultrastructure&lt;/keyword&gt;&lt;keyword&gt;Exosomes/*physiology/ultrastructure&lt;/keyword&gt;&lt;keyword&gt;Membrane Fusion&lt;/keyword&gt;&lt;keyword&gt;*Models, Biological&lt;/keyword&gt;&lt;keyword&gt;Proteins/metabolism&lt;/keyword&gt;&lt;/keywords&gt;&lt;dates&gt;&lt;year&gt;2013&lt;/year&gt;&lt;pub-dates&gt;&lt;date&gt;Feb 18&lt;/date&gt;&lt;/pub-dates&gt;&lt;/dates&gt;&lt;isbn&gt;1540-8140 (Electronic)&amp;#xD;0021-9525 (Print)&amp;#xD;0021-9525 (Linking)&lt;/isbn&gt;&lt;accession-num&gt;23420871&lt;/accession-num&gt;&lt;urls&gt;&lt;related-urls&gt;&lt;url&gt;https://www.ncbi.nlm.nih.gov/pubmed/23420871&lt;/url&gt;&lt;/related-urls&gt;&lt;/urls&gt;&lt;custom2&gt;PMC3575529&lt;/custom2&gt;&lt;electronic-resource-num&gt;10.1083/jcb.201211138&lt;/electronic-resource-num&gt;&lt;/record&gt;&lt;/Cite&gt;&lt;/EndNote&gt;</w:instrText>
      </w:r>
      <w:r w:rsidR="007C3B4A">
        <w:fldChar w:fldCharType="separate"/>
      </w:r>
      <w:r w:rsidR="007C3B4A" w:rsidRPr="007C3B4A">
        <w:rPr>
          <w:noProof/>
          <w:vertAlign w:val="superscript"/>
        </w:rPr>
        <w:t>1</w:t>
      </w:r>
      <w:r w:rsidR="007C3B4A">
        <w:fldChar w:fldCharType="end"/>
      </w:r>
      <w:r>
        <w:t xml:space="preserve">. As such, the </w:t>
      </w:r>
      <w:r w:rsidR="0040130E">
        <w:t>content</w:t>
      </w:r>
      <w:r w:rsidR="00F97FFD">
        <w:t xml:space="preserve"> </w:t>
      </w:r>
      <w:r>
        <w:t xml:space="preserve">of </w:t>
      </w:r>
      <w:r w:rsidR="007F24B6">
        <w:t>EVs</w:t>
      </w:r>
      <w:r w:rsidR="00D30E56">
        <w:t>,</w:t>
      </w:r>
      <w:r w:rsidR="007F24B6">
        <w:t xml:space="preserve"> collected in biofluids</w:t>
      </w:r>
      <w:r w:rsidR="007C3B4A">
        <w:t xml:space="preserve">, can serve as a molecular </w:t>
      </w:r>
      <w:r>
        <w:t xml:space="preserve">snapshot of the </w:t>
      </w:r>
      <w:r w:rsidR="007C3B4A">
        <w:t>parent cell</w:t>
      </w:r>
      <w:r>
        <w:t>.</w:t>
      </w:r>
      <w:r w:rsidR="002B0B21">
        <w:t xml:space="preserve"> </w:t>
      </w:r>
      <w:r w:rsidR="00D30E56">
        <w:t>A</w:t>
      </w:r>
      <w:r w:rsidR="008F1E30">
        <w:t xml:space="preserve"> </w:t>
      </w:r>
      <w:r w:rsidR="00D30E56">
        <w:t xml:space="preserve">preponderance of </w:t>
      </w:r>
      <w:r w:rsidR="008F1E30">
        <w:t>EV</w:t>
      </w:r>
      <w:r w:rsidR="00D30E56">
        <w:t xml:space="preserve"> research has focused on isolating</w:t>
      </w:r>
      <w:r w:rsidR="007F24B6">
        <w:t xml:space="preserve"> </w:t>
      </w:r>
      <w:r w:rsidR="009C02F6">
        <w:t>EVs</w:t>
      </w:r>
      <w:r w:rsidR="007F24B6">
        <w:t xml:space="preserve"> from specific cell types</w:t>
      </w:r>
      <w:r w:rsidR="000B61DF">
        <w:t xml:space="preserve">, </w:t>
      </w:r>
      <w:r w:rsidR="007F24B6">
        <w:t>or from tumors</w:t>
      </w:r>
      <w:r w:rsidR="000B61DF">
        <w:t>,</w:t>
      </w:r>
      <w:r w:rsidR="007F24B6">
        <w:t xml:space="preserve"> </w:t>
      </w:r>
      <w:r w:rsidR="00D30E56">
        <w:t>utilizing</w:t>
      </w:r>
      <w:r w:rsidR="007F24B6">
        <w:t xml:space="preserve"> transmembrane proteins that can </w:t>
      </w:r>
      <w:r w:rsidR="008465C1">
        <w:t>allude</w:t>
      </w:r>
      <w:r w:rsidR="007F24B6">
        <w:t xml:space="preserve"> to </w:t>
      </w:r>
      <w:r w:rsidR="008465C1">
        <w:t xml:space="preserve">cell </w:t>
      </w:r>
      <w:r w:rsidR="007F24B6">
        <w:t>origin</w:t>
      </w:r>
      <w:r w:rsidR="007C3B4A">
        <w:fldChar w:fldCharType="begin">
          <w:fldData xml:space="preserve">PEVuZE5vdGU+PENpdGU+PEF1dGhvcj5TaGFtaS1TaGFoPC9BdXRob3I+PFllYXI+MjAyMzwvWWVh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</w:fldData>
        </w:fldChar>
      </w:r>
      <w:r w:rsidR="007C3B4A">
        <w:instrText xml:space="preserve"> ADDIN EN.CITE </w:instrText>
      </w:r>
      <w:r w:rsidR="007C3B4A">
        <w:fldChar w:fldCharType="begin">
          <w:fldData xml:space="preserve">PEVuZE5vdGU+PENpdGU+PEF1dGhvcj5TaGFtaS1TaGFoPC9BdXRob3I+PFllYXI+MjAyMzwvWWVh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</w:fldData>
        </w:fldChar>
      </w:r>
      <w:r w:rsidR="007C3B4A">
        <w:instrText xml:space="preserve"> ADDIN EN.CITE.DATA </w:instrText>
      </w:r>
      <w:r w:rsidR="007C3B4A">
        <w:fldChar w:fldCharType="end"/>
      </w:r>
      <w:r w:rsidR="007C3B4A">
        <w:fldChar w:fldCharType="separate"/>
      </w:r>
      <w:r w:rsidR="007C3B4A" w:rsidRPr="007C3B4A">
        <w:rPr>
          <w:noProof/>
          <w:vertAlign w:val="superscript"/>
        </w:rPr>
        <w:t>2</w:t>
      </w:r>
      <w:r w:rsidR="007C3B4A">
        <w:fldChar w:fldCharType="end"/>
      </w:r>
      <w:r w:rsidR="007F24B6">
        <w:t xml:space="preserve">. </w:t>
      </w:r>
      <w:r w:rsidR="008465C1">
        <w:t>While this has led to some success, as in the case of monitoring prostate cancer</w:t>
      </w:r>
      <w:r w:rsidR="002C0D06">
        <w:fldChar w:fldCharType="begin">
          <w:fldData xml:space="preserve">PEVuZE5vdGU+PENpdGU+PEF1dGhvcj5SYW1pcmV6LUdhcnJhc3RhY2hvPC9BdXRob3I+PFllYXI+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</w:fldData>
        </w:fldChar>
      </w:r>
      <w:r w:rsidR="002C0D06">
        <w:instrText xml:space="preserve"> ADDIN EN.CITE </w:instrText>
      </w:r>
      <w:r w:rsidR="002C0D06">
        <w:fldChar w:fldCharType="begin">
          <w:fldData xml:space="preserve">PEVuZE5vdGU+PENpdGU+PEF1dGhvcj5SYW1pcmV6LUdhcnJhc3RhY2hvPC9BdXRob3I+PFllYXI+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</w:fldData>
        </w:fldChar>
      </w:r>
      <w:r w:rsidR="002C0D06">
        <w:instrText xml:space="preserve"> ADDIN EN.CITE.DATA </w:instrText>
      </w:r>
      <w:r w:rsidR="002C0D06">
        <w:fldChar w:fldCharType="end"/>
      </w:r>
      <w:r w:rsidR="002C0D06">
        <w:fldChar w:fldCharType="separate"/>
      </w:r>
      <w:r w:rsidR="002C0D06" w:rsidRPr="002C0D06">
        <w:rPr>
          <w:noProof/>
          <w:vertAlign w:val="superscript"/>
        </w:rPr>
        <w:t>3</w:t>
      </w:r>
      <w:r w:rsidR="002C0D06">
        <w:fldChar w:fldCharType="end"/>
      </w:r>
      <w:r w:rsidR="008465C1">
        <w:t>, studies that have</w:t>
      </w:r>
      <w:r w:rsidR="00F97FFD">
        <w:t xml:space="preserve"> sought </w:t>
      </w:r>
      <w:r w:rsidR="008465C1">
        <w:t>to capture brain</w:t>
      </w:r>
      <w:r w:rsidR="00651C01">
        <w:t>-</w:t>
      </w:r>
      <w:r w:rsidR="008465C1">
        <w:t xml:space="preserve">derived EVs have been hampered by </w:t>
      </w:r>
      <w:r w:rsidR="005D501D">
        <w:t>methodological challenges. Specifically, proteins that have been cited as transmembrane or internal to EVs have in fact been shown to be</w:t>
      </w:r>
      <w:r w:rsidR="00651C01">
        <w:t xml:space="preserve"> predominantly</w:t>
      </w:r>
      <w:r w:rsidR="005D501D">
        <w:t xml:space="preserve"> </w:t>
      </w:r>
      <w:r w:rsidR="006F7A12">
        <w:t xml:space="preserve">cleaved and </w:t>
      </w:r>
      <w:r w:rsidR="005D501D">
        <w:t>secreted</w:t>
      </w:r>
      <w:r w:rsidR="00F97FFD">
        <w:fldChar w:fldCharType="begin">
          <w:fldData xml:space="preserve">PEVuZE5vdGU+PENpdGU+PEF1dGhvcj5Ob3JtYW48L0F1dGhvcj48WWVhcj4yMDIxPC9ZZWFyPjxS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</w:fldData>
        </w:fldChar>
      </w:r>
      <w:r w:rsidR="002C0D06">
        <w:instrText xml:space="preserve"> ADDIN EN.CITE </w:instrText>
      </w:r>
      <w:r w:rsidR="002C0D06">
        <w:fldChar w:fldCharType="begin">
          <w:fldData xml:space="preserve">PEVuZE5vdGU+PENpdGU+PEF1dGhvcj5Ob3JtYW48L0F1dGhvcj48WWVhcj4yMDIxPC9ZZWFyPjxS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</w:fldData>
        </w:fldChar>
      </w:r>
      <w:r w:rsidR="002C0D06">
        <w:instrText xml:space="preserve"> ADDIN EN.CITE.DATA </w:instrText>
      </w:r>
      <w:r w:rsidR="002C0D06">
        <w:fldChar w:fldCharType="end"/>
      </w:r>
      <w:r w:rsidR="00F97FFD">
        <w:fldChar w:fldCharType="separate"/>
      </w:r>
      <w:r w:rsidR="002C0D06" w:rsidRPr="002C0D06">
        <w:rPr>
          <w:noProof/>
          <w:vertAlign w:val="superscript"/>
        </w:rPr>
        <w:t>4</w:t>
      </w:r>
      <w:r w:rsidR="00F97FFD">
        <w:fldChar w:fldCharType="end"/>
      </w:r>
      <w:r w:rsidR="005D501D">
        <w:t xml:space="preserve">. </w:t>
      </w:r>
      <w:r w:rsidR="00F97FFD">
        <w:t>It</w:t>
      </w:r>
      <w:r w:rsidR="00651C01">
        <w:t xml:space="preserve"> is </w:t>
      </w:r>
      <w:r w:rsidR="00F97FFD">
        <w:t xml:space="preserve">therefore </w:t>
      </w:r>
      <w:r w:rsidR="00651C01">
        <w:t xml:space="preserve">critical to </w:t>
      </w:r>
      <w:r w:rsidR="00F97FFD">
        <w:t>develop methods</w:t>
      </w:r>
      <w:r w:rsidR="00651C01">
        <w:t xml:space="preserve"> to differentiate</w:t>
      </w:r>
      <w:r w:rsidR="00504163">
        <w:t xml:space="preserve"> </w:t>
      </w:r>
      <w:r w:rsidR="00651C01">
        <w:t xml:space="preserve">EV associated proteins from those that are secreted and </w:t>
      </w:r>
      <w:r w:rsidR="008F1E30">
        <w:t>cleaved</w:t>
      </w:r>
      <w:r w:rsidR="00651C01">
        <w:t xml:space="preserve"> in biofluids. </w:t>
      </w:r>
    </w:p>
    <w:p w14:paraId="5D350794" w14:textId="149A83AE" w:rsidR="002141B5" w:rsidRDefault="00651C01" w:rsidP="001073F6">
      <w:pPr>
        <w:ind w:firstLine="720"/>
      </w:pPr>
      <w:r>
        <w:t xml:space="preserve">EVs can be </w:t>
      </w:r>
      <w:r w:rsidR="00F97FFD">
        <w:t xml:space="preserve">easily </w:t>
      </w:r>
      <w:r>
        <w:t xml:space="preserve">separated from </w:t>
      </w:r>
      <w:commentRangeStart w:id="1"/>
      <w:r w:rsidR="00F97FFD">
        <w:t xml:space="preserve">membrane </w:t>
      </w:r>
      <w:r>
        <w:t xml:space="preserve">free proteins </w:t>
      </w:r>
      <w:commentRangeEnd w:id="1"/>
      <w:r w:rsidR="00C71A20">
        <w:rPr>
          <w:rStyle w:val="CommentReference"/>
        </w:rPr>
        <w:commentReference w:id="1"/>
      </w:r>
      <w:r>
        <w:t>by size exclusion chromatography</w:t>
      </w:r>
      <w:r w:rsidR="00E97BE8">
        <w:t xml:space="preserve"> (SEC)</w:t>
      </w:r>
      <w:r>
        <w:t xml:space="preserve"> or density gradient chromatography</w:t>
      </w:r>
      <w:r w:rsidR="00F97FFD">
        <w:t xml:space="preserve"> (DGC)</w:t>
      </w:r>
      <w:r w:rsidR="00F97FFD">
        <w:fldChar w:fldCharType="begin">
          <w:fldData xml:space="preserve">PEVuZE5vdGU+PENpdGU+PEF1dGhvcj5Ob3JtYW48L0F1dGhvcj48WWVhcj4yMDIxPC9ZZWFyPjxS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</w:fldData>
        </w:fldChar>
      </w:r>
      <w:r w:rsidR="002C0D06">
        <w:instrText xml:space="preserve"> ADDIN EN.CITE </w:instrText>
      </w:r>
      <w:r w:rsidR="002C0D06">
        <w:fldChar w:fldCharType="begin">
          <w:fldData xml:space="preserve">PEVuZE5vdGU+PENpdGU+PEF1dGhvcj5Ob3JtYW48L0F1dGhvcj48WWVhcj4yMDIxPC9ZZWFyPjxS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</w:fldData>
        </w:fldChar>
      </w:r>
      <w:r w:rsidR="002C0D06">
        <w:instrText xml:space="preserve"> ADDIN EN.CITE.DATA </w:instrText>
      </w:r>
      <w:r w:rsidR="002C0D06">
        <w:fldChar w:fldCharType="end"/>
      </w:r>
      <w:r w:rsidR="00F97FFD">
        <w:fldChar w:fldCharType="separate"/>
      </w:r>
      <w:r w:rsidR="002C0D06" w:rsidRPr="002C0D06">
        <w:rPr>
          <w:noProof/>
          <w:vertAlign w:val="superscript"/>
        </w:rPr>
        <w:t>4</w:t>
      </w:r>
      <w:r w:rsidR="00F97FFD">
        <w:fldChar w:fldCharType="end"/>
      </w:r>
      <w:r w:rsidR="00F97FFD">
        <w:t>.</w:t>
      </w:r>
      <w:r>
        <w:t xml:space="preserve"> </w:t>
      </w:r>
      <w:r w:rsidR="00F97FFD">
        <w:t xml:space="preserve">Still, </w:t>
      </w:r>
      <w:r>
        <w:t xml:space="preserve">analyzing the proteomic content of </w:t>
      </w:r>
      <w:r w:rsidR="008F1E30">
        <w:t xml:space="preserve">the EV and </w:t>
      </w:r>
      <w:r w:rsidR="00F97FFD">
        <w:t xml:space="preserve">membrane </w:t>
      </w:r>
      <w:r w:rsidR="008F1E30">
        <w:t xml:space="preserve">free protein </w:t>
      </w:r>
      <w:r>
        <w:t>fractions with a single biochemical technique can be challenging because the</w:t>
      </w:r>
      <w:r w:rsidR="00F97FFD">
        <w:t xml:space="preserve"> </w:t>
      </w:r>
      <w:commentRangeStart w:id="2"/>
      <w:r w:rsidR="00F97FFD">
        <w:t>membrane</w:t>
      </w:r>
      <w:r>
        <w:t xml:space="preserve"> </w:t>
      </w:r>
      <w:r w:rsidR="0028688F">
        <w:t xml:space="preserve">free protein fractions contain </w:t>
      </w:r>
      <w:r w:rsidR="00F4050C">
        <w:t>several orders of magnitude</w:t>
      </w:r>
      <w:r w:rsidR="0028688F">
        <w:t xml:space="preserve"> more protein than the EV fractions</w:t>
      </w:r>
      <w:commentRangeEnd w:id="2"/>
      <w:r w:rsidR="00C71A20">
        <w:rPr>
          <w:rStyle w:val="CommentReference"/>
        </w:rPr>
        <w:commentReference w:id="2"/>
      </w:r>
      <w:r w:rsidR="0028688F">
        <w:t xml:space="preserve">. Unbiased techniques like mass spectrometry cannot be </w:t>
      </w:r>
      <w:r w:rsidR="00951E63">
        <w:t xml:space="preserve">effectively employed </w:t>
      </w:r>
      <w:r w:rsidR="00F4050C">
        <w:t xml:space="preserve">in membrane free protein fractions </w:t>
      </w:r>
      <w:r w:rsidR="0028688F">
        <w:t xml:space="preserve">as </w:t>
      </w:r>
      <w:r w:rsidR="002141B5">
        <w:t xml:space="preserve">abundant </w:t>
      </w:r>
      <w:r w:rsidR="0028688F">
        <w:t xml:space="preserve">proteins </w:t>
      </w:r>
      <w:r w:rsidR="002141B5">
        <w:t>like</w:t>
      </w:r>
      <w:r w:rsidR="0028688F">
        <w:t xml:space="preserve"> albumin</w:t>
      </w:r>
      <w:r w:rsidR="00F4050C">
        <w:t xml:space="preserve"> </w:t>
      </w:r>
      <w:r w:rsidR="0028688F">
        <w:t xml:space="preserve">confound the detection of </w:t>
      </w:r>
      <w:r w:rsidR="002141B5">
        <w:t>low</w:t>
      </w:r>
      <w:r w:rsidR="007007DA">
        <w:t xml:space="preserve"> abundan</w:t>
      </w:r>
      <w:r w:rsidR="002141B5">
        <w:t>ce</w:t>
      </w:r>
      <w:r w:rsidR="007007DA">
        <w:t xml:space="preserve"> proteins. </w:t>
      </w:r>
      <w:r w:rsidR="00CF6481">
        <w:t>Similarly,</w:t>
      </w:r>
      <w:r w:rsidR="00AD262D">
        <w:t xml:space="preserve"> the</w:t>
      </w:r>
      <w:r w:rsidR="00F4050C">
        <w:t>se</w:t>
      </w:r>
      <w:r w:rsidR="00AD262D">
        <w:t xml:space="preserve"> protein rich fractions cannot be analyzed by </w:t>
      </w:r>
      <w:r w:rsidR="00CF6481">
        <w:t>W</w:t>
      </w:r>
      <w:r w:rsidR="00AD262D">
        <w:t xml:space="preserve">estern blots because the </w:t>
      </w:r>
      <w:r w:rsidR="00CF6481">
        <w:t>abundance of protein clogs the gel. ELISA</w:t>
      </w:r>
      <w:r w:rsidR="008F1E30">
        <w:t>s</w:t>
      </w:r>
      <w:r w:rsidR="00CF6481">
        <w:t xml:space="preserve"> have thus far been the best method of assessing EV fractionation</w:t>
      </w:r>
      <w:r w:rsidR="008F1E30">
        <w:t xml:space="preserve"> pattern</w:t>
      </w:r>
      <w:r w:rsidR="008962DB">
        <w:fldChar w:fldCharType="begin">
          <w:fldData xml:space="preserve">PEVuZE5vdGU+PENpdGU+PEF1dGhvcj5UZXItT3ZhbmVzeWFuPC9BdXRob3I+PFllYXI+MjAyMTwv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</w:fldData>
        </w:fldChar>
      </w:r>
      <w:r w:rsidR="002C0D06">
        <w:instrText xml:space="preserve"> ADDIN EN.CITE </w:instrText>
      </w:r>
      <w:r w:rsidR="002C0D06">
        <w:fldChar w:fldCharType="begin">
          <w:fldData xml:space="preserve">PEVuZE5vdGU+PENpdGU+PEF1dGhvcj5UZXItT3ZhbmVzeWFuPC9BdXRob3I+PFllYXI+MjAyMTwv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</w:fldData>
        </w:fldChar>
      </w:r>
      <w:r w:rsidR="002C0D06">
        <w:instrText xml:space="preserve"> ADDIN EN.CITE.DATA </w:instrText>
      </w:r>
      <w:r w:rsidR="002C0D06">
        <w:fldChar w:fldCharType="end"/>
      </w:r>
      <w:r w:rsidR="008962DB">
        <w:fldChar w:fldCharType="separate"/>
      </w:r>
      <w:r w:rsidR="002C0D06" w:rsidRPr="002C0D06">
        <w:rPr>
          <w:noProof/>
          <w:vertAlign w:val="superscript"/>
        </w:rPr>
        <w:t>5</w:t>
      </w:r>
      <w:r w:rsidR="008962DB">
        <w:fldChar w:fldCharType="end"/>
      </w:r>
      <w:r w:rsidR="00CF6481">
        <w:t xml:space="preserve">. </w:t>
      </w:r>
      <w:r w:rsidR="00167B9A">
        <w:t xml:space="preserve">In an effort to optimize </w:t>
      </w:r>
      <w:r w:rsidR="00386EDC">
        <w:t xml:space="preserve">total </w:t>
      </w:r>
      <w:r w:rsidR="00167B9A">
        <w:t>EV isolation, o</w:t>
      </w:r>
      <w:r w:rsidR="005F474B">
        <w:t xml:space="preserve">ur lab has </w:t>
      </w:r>
      <w:r w:rsidR="00CF6481">
        <w:t xml:space="preserve">previously developed </w:t>
      </w:r>
      <w:r w:rsidR="00602438">
        <w:t>highly sensitive ELISA</w:t>
      </w:r>
      <w:r w:rsidR="00CF6481">
        <w:t xml:space="preserve"> assays to quantify </w:t>
      </w:r>
      <w:r w:rsidR="00845F5D">
        <w:t xml:space="preserve">both canonical EV </w:t>
      </w:r>
      <w:r w:rsidR="00CF6481">
        <w:t xml:space="preserve">proteins </w:t>
      </w:r>
      <w:r w:rsidR="00386EDC">
        <w:t>(</w:t>
      </w:r>
      <w:r w:rsidR="00D10EDB">
        <w:t>CD9, CD63,</w:t>
      </w:r>
      <w:r w:rsidR="00845F5D">
        <w:t xml:space="preserve"> </w:t>
      </w:r>
      <w:r w:rsidR="00D10EDB">
        <w:t>CD81</w:t>
      </w:r>
      <w:r w:rsidR="00845F5D">
        <w:t>,</w:t>
      </w:r>
      <w:r w:rsidR="00CF6481">
        <w:t xml:space="preserve"> </w:t>
      </w:r>
      <w:commentRangeStart w:id="3"/>
      <w:proofErr w:type="spellStart"/>
      <w:r w:rsidR="002141B5">
        <w:t>alix</w:t>
      </w:r>
      <w:commentRangeEnd w:id="3"/>
      <w:proofErr w:type="spellEnd"/>
      <w:r w:rsidR="00C71A20">
        <w:rPr>
          <w:rStyle w:val="CommentReference"/>
        </w:rPr>
        <w:commentReference w:id="3"/>
      </w:r>
      <w:r w:rsidR="00386EDC">
        <w:t>)</w:t>
      </w:r>
      <w:r w:rsidR="00845F5D">
        <w:t xml:space="preserve"> and potential contaminants to EV </w:t>
      </w:r>
      <w:r w:rsidR="00602438">
        <w:t>preparations</w:t>
      </w:r>
      <w:r w:rsidR="00845F5D">
        <w:t xml:space="preserve"> </w:t>
      </w:r>
      <w:r w:rsidR="00386EDC">
        <w:t>(</w:t>
      </w:r>
      <w:r w:rsidR="00CF6481">
        <w:t>Apo</w:t>
      </w:r>
      <w:r w:rsidR="005F474B">
        <w:t xml:space="preserve"> </w:t>
      </w:r>
      <w:proofErr w:type="spellStart"/>
      <w:r w:rsidR="00CF6481">
        <w:t>lipo</w:t>
      </w:r>
      <w:proofErr w:type="spellEnd"/>
      <w:r w:rsidR="005F474B">
        <w:t xml:space="preserve"> B</w:t>
      </w:r>
      <w:r w:rsidR="009B16E2">
        <w:t xml:space="preserve">, </w:t>
      </w:r>
      <w:r w:rsidR="00CF6481">
        <w:t>albumin</w:t>
      </w:r>
      <w:r w:rsidR="00386EDC">
        <w:t>)</w:t>
      </w:r>
      <w:r w:rsidR="00602438">
        <w:t xml:space="preserve"> using the </w:t>
      </w:r>
      <w:proofErr w:type="spellStart"/>
      <w:r w:rsidR="00602438">
        <w:t>Simoa</w:t>
      </w:r>
      <w:proofErr w:type="spellEnd"/>
      <w:r w:rsidR="00602438">
        <w:t xml:space="preserve"> platform invented in our lab</w:t>
      </w:r>
      <w:r w:rsidR="00602438">
        <w:fldChar w:fldCharType="begin">
          <w:fldData xml:space="preserve">PEVuZE5vdGU+PENpdGU+PEF1dGhvcj5UZXItT3ZhbmVzeWFuPC9BdXRob3I+PFllYXI+MjAyMzwv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</w:fldData>
        </w:fldChar>
      </w:r>
      <w:r w:rsidR="002C0D06">
        <w:instrText xml:space="preserve"> ADDIN EN.CITE </w:instrText>
      </w:r>
      <w:r w:rsidR="002C0D06">
        <w:fldChar w:fldCharType="begin">
          <w:fldData xml:space="preserve">PEVuZE5vdGU+PENpdGU+PEF1dGhvcj5UZXItT3ZhbmVzeWFuPC9BdXRob3I+PFllYXI+MjAyMzwv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</w:fldData>
        </w:fldChar>
      </w:r>
      <w:r w:rsidR="002C0D06">
        <w:instrText xml:space="preserve"> ADDIN EN.CITE.DATA </w:instrText>
      </w:r>
      <w:r w:rsidR="002C0D06">
        <w:fldChar w:fldCharType="end"/>
      </w:r>
      <w:r w:rsidR="00602438">
        <w:fldChar w:fldCharType="separate"/>
      </w:r>
      <w:r w:rsidR="002C0D06" w:rsidRPr="002C0D06">
        <w:rPr>
          <w:noProof/>
          <w:vertAlign w:val="superscript"/>
        </w:rPr>
        <w:t>4-6</w:t>
      </w:r>
      <w:r w:rsidR="00602438">
        <w:fldChar w:fldCharType="end"/>
      </w:r>
      <w:r w:rsidR="00602438">
        <w:t>.</w:t>
      </w:r>
      <w:r w:rsidR="001073F6">
        <w:t xml:space="preserve"> </w:t>
      </w:r>
      <w:r w:rsidR="00845F5D">
        <w:t>Here,</w:t>
      </w:r>
      <w:r w:rsidR="00CF6481">
        <w:t xml:space="preserve"> we </w:t>
      </w:r>
      <w:r w:rsidR="002141B5">
        <w:t xml:space="preserve">sought </w:t>
      </w:r>
      <w:r w:rsidR="00BA0B64">
        <w:t xml:space="preserve">to apply </w:t>
      </w:r>
      <w:r w:rsidR="002141B5">
        <w:t xml:space="preserve">unbiased methods to </w:t>
      </w:r>
      <w:r w:rsidR="00CF6481">
        <w:t xml:space="preserve">assess a larger number of proteins to identify targets that can be used for immunocapture and for internal validation of </w:t>
      </w:r>
      <w:r w:rsidR="005F474B">
        <w:t xml:space="preserve">brain-derived </w:t>
      </w:r>
      <w:r w:rsidR="007E5ADC">
        <w:t>EVs.</w:t>
      </w:r>
    </w:p>
    <w:p w14:paraId="4F111C77" w14:textId="37D2D6A9" w:rsidR="007009B8" w:rsidRDefault="007D0F6B" w:rsidP="007D0F6B">
      <w:pPr>
        <w:ind w:firstLine="720"/>
      </w:pPr>
      <w:r>
        <w:t xml:space="preserve">To that end, we </w:t>
      </w:r>
      <w:r w:rsidR="00630955">
        <w:t>used</w:t>
      </w:r>
      <w:r w:rsidR="00687CE7">
        <w:t xml:space="preserve"> a highly multiplexed </w:t>
      </w:r>
      <w:r w:rsidR="002141B5">
        <w:t xml:space="preserve">proximity </w:t>
      </w:r>
      <w:r w:rsidR="00DE402B">
        <w:t>extension</w:t>
      </w:r>
      <w:r w:rsidR="002141B5">
        <w:t xml:space="preserve"> </w:t>
      </w:r>
      <w:r w:rsidR="00630955">
        <w:t>ELISA</w:t>
      </w:r>
      <w:r w:rsidR="00687CE7">
        <w:t xml:space="preserve"> platform, </w:t>
      </w:r>
      <w:proofErr w:type="spellStart"/>
      <w:r w:rsidR="00687CE7">
        <w:t>O</w:t>
      </w:r>
      <w:r w:rsidR="005A6DF6">
        <w:t>L</w:t>
      </w:r>
      <w:r w:rsidR="00687CE7">
        <w:t>ink</w:t>
      </w:r>
      <w:proofErr w:type="spellEnd"/>
      <w:r w:rsidR="00687CE7">
        <w:t>, which can analyze thousands of proteins from microliters of biofluid</w:t>
      </w:r>
      <w:r w:rsidR="00FD5DE8">
        <w:t xml:space="preserve"> with high specificity</w:t>
      </w:r>
      <w:r w:rsidR="002141B5">
        <w:t xml:space="preserve"> (</w:t>
      </w:r>
      <w:r w:rsidR="002141B5" w:rsidRPr="00630955">
        <w:rPr>
          <w:highlight w:val="yellow"/>
        </w:rPr>
        <w:t>ref</w:t>
      </w:r>
      <w:r w:rsidR="002141B5">
        <w:t>)</w:t>
      </w:r>
      <w:r w:rsidR="00687CE7">
        <w:t xml:space="preserve">. </w:t>
      </w:r>
      <w:r w:rsidR="00A4231F">
        <w:t>To target EVs coming from the brain, we</w:t>
      </w:r>
      <w:r w:rsidR="002141B5">
        <w:t xml:space="preserve"> </w:t>
      </w:r>
      <w:r w:rsidR="002709A1">
        <w:t>fractionated cerebrospinal fluid</w:t>
      </w:r>
      <w:r w:rsidR="00DC694F">
        <w:t xml:space="preserve"> (CSF) </w:t>
      </w:r>
      <w:r w:rsidR="005E1BE4">
        <w:t xml:space="preserve">using </w:t>
      </w:r>
      <w:r w:rsidR="00E97BE8">
        <w:t xml:space="preserve">SEC </w:t>
      </w:r>
      <w:r w:rsidR="005E1BE4">
        <w:t xml:space="preserve">to </w:t>
      </w:r>
      <w:r w:rsidR="003060CA">
        <w:t xml:space="preserve">separate </w:t>
      </w:r>
      <w:r w:rsidR="005E1BE4">
        <w:t>proteins that localize to the EV</w:t>
      </w:r>
      <w:r w:rsidR="00630955">
        <w:t xml:space="preserve"> fractions (7-10)</w:t>
      </w:r>
      <w:r w:rsidR="005E1BE4">
        <w:t xml:space="preserve"> and </w:t>
      </w:r>
      <w:r w:rsidR="00630955">
        <w:t>membrane free</w:t>
      </w:r>
      <w:r w:rsidR="005E1BE4">
        <w:t xml:space="preserve"> fractions</w:t>
      </w:r>
      <w:r w:rsidR="002141B5">
        <w:t xml:space="preserve"> </w:t>
      </w:r>
      <w:commentRangeStart w:id="4"/>
      <w:r w:rsidR="00630955">
        <w:t xml:space="preserve">(&gt;13) </w:t>
      </w:r>
      <w:commentRangeEnd w:id="4"/>
      <w:r w:rsidR="00C71A20">
        <w:rPr>
          <w:rStyle w:val="CommentReference"/>
        </w:rPr>
        <w:commentReference w:id="4"/>
      </w:r>
      <w:r w:rsidR="00630955">
        <w:t>(See online methods)</w:t>
      </w:r>
      <w:r w:rsidR="005E1BE4">
        <w:t xml:space="preserve">. </w:t>
      </w:r>
      <w:r w:rsidR="00630955">
        <w:t xml:space="preserve">We reserved </w:t>
      </w:r>
      <w:r w:rsidR="00630955" w:rsidRPr="00630955">
        <w:rPr>
          <w:highlight w:val="yellow"/>
        </w:rPr>
        <w:t>x</w:t>
      </w:r>
      <w:r w:rsidR="00630955">
        <w:t xml:space="preserve"> </w:t>
      </w:r>
      <w:proofErr w:type="spellStart"/>
      <w:r w:rsidR="00630955">
        <w:t>uL</w:t>
      </w:r>
      <w:proofErr w:type="spellEnd"/>
      <w:r w:rsidR="00630955">
        <w:t xml:space="preserve"> of each fraction and quantified </w:t>
      </w:r>
      <w:commentRangeStart w:id="5"/>
      <w:r w:rsidR="00630955">
        <w:t xml:space="preserve">CD81 </w:t>
      </w:r>
      <w:r w:rsidR="001271C9">
        <w:t xml:space="preserve">using our previously validated </w:t>
      </w:r>
      <w:proofErr w:type="spellStart"/>
      <w:r w:rsidR="001271C9">
        <w:t>Simoa</w:t>
      </w:r>
      <w:proofErr w:type="spellEnd"/>
      <w:r w:rsidR="001271C9">
        <w:t xml:space="preserve"> assay </w:t>
      </w:r>
      <w:r w:rsidR="001A7294">
        <w:t xml:space="preserve">to demonstrate that EVs predominantly eluted in fractions 9 and 10 </w:t>
      </w:r>
      <w:r w:rsidR="001271C9">
        <w:t>(</w:t>
      </w:r>
      <w:r w:rsidR="001271C9" w:rsidRPr="000277B9">
        <w:rPr>
          <w:highlight w:val="cyan"/>
        </w:rPr>
        <w:t>Figure 1a</w:t>
      </w:r>
      <w:r w:rsidR="001271C9">
        <w:t>)</w:t>
      </w:r>
      <w:r w:rsidR="001A7294">
        <w:fldChar w:fldCharType="begin">
          <w:fldData xml:space="preserve">PEVuZE5vdGU+PENpdGU+PEF1dGhvcj5Ob3JtYW48L0F1dGhvcj48WWVhcj4yMDIxPC9ZZWFyPjxS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</w:fldData>
        </w:fldChar>
      </w:r>
      <w:r w:rsidR="002C0D06">
        <w:instrText xml:space="preserve"> ADDIN EN.CITE </w:instrText>
      </w:r>
      <w:r w:rsidR="002C0D06">
        <w:fldChar w:fldCharType="begin">
          <w:fldData xml:space="preserve">PEVuZE5vdGU+PENpdGU+PEF1dGhvcj5Ob3JtYW48L0F1dGhvcj48WWVhcj4yMDIxPC9ZZWFyPjxS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</w:fldData>
        </w:fldChar>
      </w:r>
      <w:r w:rsidR="002C0D06">
        <w:instrText xml:space="preserve"> ADDIN EN.CITE.DATA </w:instrText>
      </w:r>
      <w:r w:rsidR="002C0D06">
        <w:fldChar w:fldCharType="end"/>
      </w:r>
      <w:r w:rsidR="001A7294">
        <w:fldChar w:fldCharType="separate"/>
      </w:r>
      <w:r w:rsidR="002C0D06" w:rsidRPr="002C0D06">
        <w:rPr>
          <w:noProof/>
          <w:vertAlign w:val="superscript"/>
        </w:rPr>
        <w:t>4-6</w:t>
      </w:r>
      <w:r w:rsidR="001A7294">
        <w:fldChar w:fldCharType="end"/>
      </w:r>
      <w:r w:rsidR="001A7294">
        <w:t>.</w:t>
      </w:r>
      <w:r w:rsidR="00630955">
        <w:t xml:space="preserve"> </w:t>
      </w:r>
      <w:r w:rsidR="002664EB">
        <w:t xml:space="preserve">The remainder of each sample was analyzed using the </w:t>
      </w:r>
      <w:proofErr w:type="spellStart"/>
      <w:r w:rsidR="002664EB">
        <w:t>OLink</w:t>
      </w:r>
      <w:proofErr w:type="spellEnd"/>
      <w:r w:rsidR="00DE402B">
        <w:t xml:space="preserve"> Explore</w:t>
      </w:r>
      <w:r w:rsidR="002664EB">
        <w:t xml:space="preserve"> platform</w:t>
      </w:r>
      <w:r w:rsidR="00DE402B">
        <w:t xml:space="preserve"> which quantifies 3072 proteins</w:t>
      </w:r>
      <w:r w:rsidR="003853F8">
        <w:t xml:space="preserve"> (</w:t>
      </w:r>
      <w:r w:rsidR="003853F8" w:rsidRPr="000277B9">
        <w:rPr>
          <w:highlight w:val="cyan"/>
        </w:rPr>
        <w:t>SI table 1</w:t>
      </w:r>
      <w:r w:rsidR="003853F8">
        <w:t>)</w:t>
      </w:r>
      <w:r w:rsidR="002664EB">
        <w:t xml:space="preserve">. To further define the EV fractions, we analyzed the fractionation pattern of CD63 </w:t>
      </w:r>
      <w:commentRangeEnd w:id="5"/>
      <w:r w:rsidR="00C71A20">
        <w:rPr>
          <w:rStyle w:val="CommentReference"/>
        </w:rPr>
        <w:commentReference w:id="5"/>
      </w:r>
      <w:r w:rsidR="002664EB">
        <w:t>using</w:t>
      </w:r>
      <w:r w:rsidR="00907D95">
        <w:t xml:space="preserve"> </w:t>
      </w:r>
      <w:r w:rsidR="009B16E2">
        <w:t>data from the</w:t>
      </w:r>
      <w:r w:rsidR="002664EB">
        <w:t xml:space="preserve"> </w:t>
      </w:r>
      <w:proofErr w:type="spellStart"/>
      <w:r w:rsidR="002664EB">
        <w:t>OLink</w:t>
      </w:r>
      <w:proofErr w:type="spellEnd"/>
      <w:r w:rsidR="002664EB">
        <w:t xml:space="preserve"> assay and demonstrated that the highest signal was again in fractions 9 and 10 (</w:t>
      </w:r>
      <w:r w:rsidR="002664EB" w:rsidRPr="00C54006">
        <w:rPr>
          <w:highlight w:val="cyan"/>
        </w:rPr>
        <w:t>Figure 1b</w:t>
      </w:r>
      <w:r w:rsidR="002664EB">
        <w:t xml:space="preserve">).  </w:t>
      </w:r>
    </w:p>
    <w:p w14:paraId="7F238822" w14:textId="0780B043" w:rsidR="00D67A1C" w:rsidRDefault="00FD5DE8" w:rsidP="005945B7">
      <w:pPr>
        <w:ind w:firstLine="720"/>
      </w:pPr>
      <w:commentRangeStart w:id="6"/>
      <w:r>
        <w:t xml:space="preserve">To identify targets that could be effective for EV immunocapture or for analysis of EV cargo we </w:t>
      </w:r>
      <w:r w:rsidR="00E44010">
        <w:t>selected</w:t>
      </w:r>
      <w:r w:rsidR="00F569A5">
        <w:t xml:space="preserve"> all proteins whose </w:t>
      </w:r>
      <w:r w:rsidR="005945B7">
        <w:t xml:space="preserve">median </w:t>
      </w:r>
      <w:r w:rsidR="00F569A5">
        <w:t xml:space="preserve">value </w:t>
      </w:r>
      <w:r w:rsidR="005945B7">
        <w:t xml:space="preserve">across eight CSF samples </w:t>
      </w:r>
      <w:r w:rsidR="00F569A5">
        <w:t>was greater in fractions 9 and 10 compared to both fraction 7 and 12</w:t>
      </w:r>
      <w:r w:rsidR="00011805">
        <w:t xml:space="preserve"> </w:t>
      </w:r>
      <w:commentRangeEnd w:id="6"/>
      <w:r w:rsidR="00C71A20">
        <w:rPr>
          <w:rStyle w:val="CommentReference"/>
        </w:rPr>
        <w:commentReference w:id="6"/>
      </w:r>
      <w:r w:rsidR="00011805">
        <w:t>(</w:t>
      </w:r>
      <w:r w:rsidR="00011805" w:rsidRPr="00C54006">
        <w:rPr>
          <w:highlight w:val="cyan"/>
        </w:rPr>
        <w:t xml:space="preserve">SI table </w:t>
      </w:r>
      <w:r w:rsidR="003853F8" w:rsidRPr="00C54006">
        <w:rPr>
          <w:highlight w:val="cyan"/>
        </w:rPr>
        <w:t>2</w:t>
      </w:r>
      <w:r w:rsidR="00011805">
        <w:t>)</w:t>
      </w:r>
      <w:r w:rsidR="00F569A5">
        <w:t xml:space="preserve">. </w:t>
      </w:r>
      <w:r w:rsidR="00E44010">
        <w:t xml:space="preserve">As many proteins can be found as both EV bound and </w:t>
      </w:r>
      <w:r w:rsidR="00E2279D">
        <w:t xml:space="preserve">membrane </w:t>
      </w:r>
      <w:r w:rsidR="00E44010">
        <w:t>free isoforms, we did not choose proteins based on being greater in the early</w:t>
      </w:r>
      <w:r w:rsidR="0060449E">
        <w:t xml:space="preserve"> (7-10)</w:t>
      </w:r>
      <w:r w:rsidR="00E44010">
        <w:t xml:space="preserve"> compared to late fractions</w:t>
      </w:r>
      <w:r w:rsidR="0060449E">
        <w:t xml:space="preserve"> (&gt;13)</w:t>
      </w:r>
      <w:r w:rsidR="00E44010">
        <w:t xml:space="preserve">, but rather selected proteins where a definable EV peak could be </w:t>
      </w:r>
      <w:r w:rsidR="0060449E">
        <w:t>demonstrated</w:t>
      </w:r>
      <w:r w:rsidR="00E44010">
        <w:t xml:space="preserve">. </w:t>
      </w:r>
      <w:commentRangeStart w:id="7"/>
      <w:r w:rsidR="00BB0F49">
        <w:t xml:space="preserve">We </w:t>
      </w:r>
      <w:proofErr w:type="spellStart"/>
      <w:r w:rsidR="00BB0F49">
        <w:t>overlayed</w:t>
      </w:r>
      <w:proofErr w:type="spellEnd"/>
      <w:r w:rsidR="00BB0F49">
        <w:t xml:space="preserve"> the </w:t>
      </w:r>
      <w:proofErr w:type="spellStart"/>
      <w:r w:rsidR="00F07ABC">
        <w:t>U</w:t>
      </w:r>
      <w:r w:rsidR="00BB0F49">
        <w:t>niprot</w:t>
      </w:r>
      <w:proofErr w:type="spellEnd"/>
      <w:r w:rsidR="00BB0F49">
        <w:t xml:space="preserve"> database over the </w:t>
      </w:r>
      <w:r w:rsidR="00DE402B">
        <w:t>3072</w:t>
      </w:r>
      <w:r w:rsidR="00BB0F49">
        <w:t xml:space="preserve"> proteins and identified </w:t>
      </w:r>
      <w:r w:rsidR="002C0EE0" w:rsidRPr="002C0EE0">
        <w:rPr>
          <w:highlight w:val="yellow"/>
        </w:rPr>
        <w:t>z</w:t>
      </w:r>
      <w:r w:rsidR="00BB0F49">
        <w:t xml:space="preserve"> proteins that were </w:t>
      </w:r>
      <w:r w:rsidR="00F07ABC">
        <w:t>annotated</w:t>
      </w:r>
      <w:r w:rsidR="00BB0F49">
        <w:t xml:space="preserve"> as transmembrane</w:t>
      </w:r>
      <w:r w:rsidR="001C77A9">
        <w:fldChar w:fldCharType="begin"/>
      </w:r>
      <w:r w:rsidR="002C0D06">
        <w:instrText xml:space="preserve"> ADDIN EN.CITE &lt;EndNote&gt;&lt;Cite&gt;&lt;Author&gt;UniProt&lt;/Author&gt;&lt;Year&gt;2023&lt;/Year&gt;&lt;RecNum&gt;8&lt;/RecNum&gt;&lt;DisplayText&gt;&lt;style face="superscript"&gt;7&lt;/style&gt;&lt;/DisplayText&gt;&lt;record&gt;&lt;rec-number&gt;8&lt;/rec-number&gt;&lt;foreign-keys&gt;&lt;key app="EN" db-id="2r9zp9fdaz0rapepdwx5sw55r5pwpzsfzf5f" timestamp="1700951422"&gt;8&lt;/key&gt;&lt;/foreign-keys&gt;&lt;ref-type name="Journal Article"&gt;17&lt;/ref-type&gt;&lt;contributors&gt;&lt;authors&gt;&lt;author&gt;UniProt, Consortium&lt;/author&gt;&lt;/authors&gt;&lt;/contributors&gt;&lt;titles&gt;&lt;title&gt;UniProt: the Universal Protein Knowledgebase in 2023&lt;/title&gt;&lt;secondary-title&gt;Nucleic Acids Res&lt;/secondary-title&gt;&lt;/titles&gt;&lt;periodical&gt;&lt;full-title&gt;Nucleic Acids Res&lt;/full-title&gt;&lt;/periodical&gt;&lt;pages&gt;D523-D531&lt;/pages&gt;&lt;volume&gt;51&lt;/volume&gt;&lt;number&gt;D1&lt;/number&gt;&lt;edition&gt;2022/11/22&lt;/edition&gt;&lt;keywords&gt;&lt;keyword&gt;Amino Acid Sequence&lt;/keyword&gt;&lt;keyword&gt;*Databases, Protein&lt;/keyword&gt;&lt;keyword&gt;*Knowledge Bases&lt;/keyword&gt;&lt;keyword&gt;Machine Learning&lt;/keyword&gt;&lt;keyword&gt;Proteome&lt;/keyword&gt;&lt;/keywords&gt;&lt;dates&gt;&lt;year&gt;2023&lt;/year&gt;&lt;pub-dates&gt;&lt;date&gt;Jan 6&lt;/date&gt;&lt;/pub-dates&gt;&lt;/dates&gt;&lt;isbn&gt;1362-4962 (Electronic)&amp;#xD;0305-1048 (Print)&amp;#xD;0305-1048 (Linking)&lt;/isbn&gt;&lt;accession-num&gt;36408920&lt;/accession-num&gt;&lt;urls&gt;&lt;related-urls&gt;&lt;url&gt;https://www.ncbi.nlm.nih.gov/pubmed/36408920&lt;/url&gt;&lt;/related-urls&gt;&lt;/urls&gt;&lt;custom2&gt;PMC9825514&lt;/custom2&gt;&lt;electronic-resource-num&gt;10.1093/nar/gkac1052&lt;/electronic-resource-num&gt;&lt;/record&gt;&lt;/Cite&gt;&lt;/EndNote&gt;</w:instrText>
      </w:r>
      <w:r w:rsidR="001C77A9">
        <w:fldChar w:fldCharType="separate"/>
      </w:r>
      <w:r w:rsidR="002C0D06" w:rsidRPr="002C0D06">
        <w:rPr>
          <w:noProof/>
          <w:vertAlign w:val="superscript"/>
        </w:rPr>
        <w:t>7</w:t>
      </w:r>
      <w:r w:rsidR="001C77A9">
        <w:fldChar w:fldCharType="end"/>
      </w:r>
      <w:commentRangeEnd w:id="7"/>
      <w:r w:rsidR="00FE0D73">
        <w:rPr>
          <w:rStyle w:val="CommentReference"/>
        </w:rPr>
        <w:commentReference w:id="7"/>
      </w:r>
      <w:r w:rsidR="00BB0F49">
        <w:t xml:space="preserve">. </w:t>
      </w:r>
      <w:r w:rsidR="00D82E2E">
        <w:t>As would be expected, the majority of these proteins had an EV peak</w:t>
      </w:r>
      <w:r w:rsidR="00DD1996">
        <w:t xml:space="preserve">. </w:t>
      </w:r>
      <w:r w:rsidR="00BB0F49" w:rsidRPr="002D5A36">
        <w:rPr>
          <w:highlight w:val="yellow"/>
        </w:rPr>
        <w:t>x/2</w:t>
      </w:r>
      <w:r w:rsidR="002D5A36">
        <w:rPr>
          <w:highlight w:val="yellow"/>
        </w:rPr>
        <w:t>72</w:t>
      </w:r>
      <w:r w:rsidR="002D5A36" w:rsidRPr="002D5A36">
        <w:rPr>
          <w:highlight w:val="yellow"/>
        </w:rPr>
        <w:t>?</w:t>
      </w:r>
      <w:r w:rsidR="00BB0F49">
        <w:t xml:space="preserve"> of these proteins were in our dataset that </w:t>
      </w:r>
      <w:r w:rsidR="00D82E2E">
        <w:t xml:space="preserve">had an EV peak while </w:t>
      </w:r>
      <w:r w:rsidR="00D82E2E" w:rsidRPr="002D5A36">
        <w:rPr>
          <w:highlight w:val="yellow"/>
        </w:rPr>
        <w:t>y/2800</w:t>
      </w:r>
      <w:r w:rsidR="002D5A36" w:rsidRPr="002D5A36">
        <w:rPr>
          <w:highlight w:val="yellow"/>
        </w:rPr>
        <w:t>?</w:t>
      </w:r>
      <w:r w:rsidR="00D82E2E">
        <w:t xml:space="preserve"> of these were proteins that did not have an EV peak</w:t>
      </w:r>
      <w:r w:rsidR="00DD1996">
        <w:t xml:space="preserve"> (</w:t>
      </w:r>
      <w:r w:rsidR="00DD1996" w:rsidRPr="007E5AAD">
        <w:rPr>
          <w:highlight w:val="cyan"/>
        </w:rPr>
        <w:t>Figure 1c</w:t>
      </w:r>
      <w:r w:rsidR="00DD1996">
        <w:t>)</w:t>
      </w:r>
      <w:r w:rsidR="00D82E2E">
        <w:t xml:space="preserve">. </w:t>
      </w:r>
    </w:p>
    <w:p w14:paraId="6547D661" w14:textId="77777777" w:rsidR="00BB0F49" w:rsidRDefault="00BB0F49" w:rsidP="005945B7">
      <w:pPr>
        <w:ind w:firstLine="720"/>
      </w:pPr>
    </w:p>
    <w:p w14:paraId="3DA6A79A" w14:textId="77777777" w:rsidR="00BB0F49" w:rsidRDefault="00BB0F49" w:rsidP="005945B7">
      <w:pPr>
        <w:ind w:firstLine="720"/>
      </w:pPr>
    </w:p>
    <w:p w14:paraId="5FDFFC17" w14:textId="61EF9351" w:rsidR="00B673B0" w:rsidRDefault="006F26BC" w:rsidP="007D0F6B">
      <w:pPr>
        <w:ind w:firstLine="720"/>
      </w:pPr>
      <w:r>
        <w:t>To be of utility for the study of healthy brain development as well as for understanding cell</w:t>
      </w:r>
      <w:r w:rsidR="00423D2C">
        <w:t>-</w:t>
      </w:r>
      <w:r>
        <w:t xml:space="preserve">type specific changes in </w:t>
      </w:r>
      <w:r w:rsidR="002700F6">
        <w:t xml:space="preserve">brain </w:t>
      </w:r>
      <w:r>
        <w:t>disease</w:t>
      </w:r>
      <w:r w:rsidR="00133BD8">
        <w:t>s</w:t>
      </w:r>
      <w:r>
        <w:t xml:space="preserve">, </w:t>
      </w:r>
      <w:r w:rsidR="0060449E">
        <w:t xml:space="preserve">we pursued proteins whose fractionation pattern </w:t>
      </w:r>
      <w:r w:rsidR="0061259E">
        <w:t>was</w:t>
      </w:r>
      <w:r w:rsidR="0060449E">
        <w:t xml:space="preserve"> stable both in </w:t>
      </w:r>
      <w:r w:rsidR="00D67A1C">
        <w:t xml:space="preserve">healthy brains and in brains where proteolytic cleavage of transmembrane proteins is </w:t>
      </w:r>
      <w:r w:rsidR="002700F6">
        <w:t>pathopneumonic</w:t>
      </w:r>
      <w:r w:rsidR="00510928">
        <w:fldChar w:fldCharType="begin"/>
      </w:r>
      <w:r w:rsidR="00510928">
        <w:instrText xml:space="preserve"> ADDIN EN.CITE &lt;EndNote&gt;&lt;Cite&gt;&lt;Author&gt;De Strooper&lt;/Author&gt;&lt;Year&gt;2010&lt;/Year&gt;&lt;RecNum&gt;10&lt;/RecNum&gt;&lt;DisplayText&gt;&lt;style face="superscript"&gt;8&lt;/style&gt;&lt;/DisplayText&gt;&lt;record&gt;&lt;rec-number&gt;10&lt;/rec-number&gt;&lt;foreign-keys&gt;&lt;key app="EN" db-id="2r9zp9fdaz0rapepdwx5sw55r5pwpzsfzf5f" timestamp="1700951824"&gt;10&lt;/key&gt;&lt;/foreign-keys&gt;&lt;ref-type name="Journal Article"&gt;17&lt;/ref-type&gt;&lt;contributors&gt;&lt;authors&gt;&lt;author&gt;De Strooper, B.&lt;/author&gt;&lt;/authors&gt;&lt;/contributors&gt;&lt;auth-address&gt;Center for Human Genetics, K.U.Leuven and Department for Molecular and Developmental Genetics, VIB, Leuven, Belgium. Bart.Destrooper@cme.vib-kuleuven.be&lt;/auth-address&gt;&lt;titles&gt;&lt;title&gt;Proteases and proteolysis in Alzheimer disease: a multifactorial view on the disease process&lt;/title&gt;&lt;secondary-title&gt;Physiol Rev&lt;/secondary-title&gt;&lt;/titles&gt;&lt;periodical&gt;&lt;full-title&gt;Physiol Rev&lt;/full-title&gt;&lt;/periodical&gt;&lt;pages&gt;465-94&lt;/pages&gt;&lt;volume&gt;90&lt;/volume&gt;&lt;number&gt;2&lt;/number&gt;&lt;edition&gt;2010/04/16&lt;/edition&gt;&lt;keywords&gt;&lt;keyword&gt;Alzheimer Disease/*metabolism&lt;/keyword&gt;&lt;keyword&gt;Amyloid beta-Peptides/metabolism&lt;/keyword&gt;&lt;keyword&gt;Humans&lt;/keyword&gt;&lt;keyword&gt;Peptide Hydrolases/*metabolism&lt;/keyword&gt;&lt;/keywords&gt;&lt;dates&gt;&lt;year&gt;2010&lt;/year&gt;&lt;pub-dates&gt;&lt;date&gt;Apr&lt;/date&gt;&lt;/pub-dates&gt;&lt;/dates&gt;&lt;isbn&gt;1522-1210 (Electronic)&amp;#xD;0031-9333 (Linking)&lt;/isbn&gt;&lt;accession-num&gt;20393191&lt;/accession-num&gt;&lt;urls&gt;&lt;related-urls&gt;&lt;url&gt;https://www.ncbi.nlm.nih.gov/pubmed/20393191&lt;/url&gt;&lt;/related-urls&gt;&lt;/urls&gt;&lt;electronic-resource-num&gt;10.1152/physrev.00023.2009&lt;/electronic-resource-num&gt;&lt;/record&gt;&lt;/Cite&gt;&lt;/EndNote&gt;</w:instrText>
      </w:r>
      <w:r w:rsidR="00510928">
        <w:fldChar w:fldCharType="separate"/>
      </w:r>
      <w:r w:rsidR="00510928" w:rsidRPr="00510928">
        <w:rPr>
          <w:noProof/>
          <w:vertAlign w:val="superscript"/>
        </w:rPr>
        <w:t>8</w:t>
      </w:r>
      <w:r w:rsidR="00510928">
        <w:fldChar w:fldCharType="end"/>
      </w:r>
      <w:r w:rsidR="002700F6">
        <w:t>. Therefore</w:t>
      </w:r>
      <w:r w:rsidR="000B422C">
        <w:t>,</w:t>
      </w:r>
      <w:r w:rsidR="002700F6">
        <w:t xml:space="preserve"> our 8 CSF samples were comprised of four healthy controls, two patients with mild cognitive impairment and two patients with Alzheimer’s Disease</w:t>
      </w:r>
      <w:r w:rsidR="00EE0B10">
        <w:t xml:space="preserve"> (AD)</w:t>
      </w:r>
      <w:r w:rsidR="007E5AAD">
        <w:t xml:space="preserve"> (</w:t>
      </w:r>
      <w:r w:rsidR="007E5AAD" w:rsidRPr="007E5AAD">
        <w:rPr>
          <w:highlight w:val="cyan"/>
        </w:rPr>
        <w:t>SI table 3</w:t>
      </w:r>
      <w:r w:rsidR="007E5AAD">
        <w:t>)</w:t>
      </w:r>
      <w:r w:rsidR="002700F6">
        <w:t xml:space="preserve">. </w:t>
      </w:r>
      <w:commentRangeStart w:id="8"/>
      <w:r w:rsidR="00EE0B10" w:rsidRPr="004A68E9">
        <w:rPr>
          <w:highlight w:val="yellow"/>
        </w:rPr>
        <w:t>X</w:t>
      </w:r>
      <w:r w:rsidR="00EE0B10">
        <w:t xml:space="preserve"> proteins had higher levels in fractions 9 and 10 compared to fraction 7 and 12 in healthy and AD spectrum CSF, while </w:t>
      </w:r>
      <w:r w:rsidR="00EE0B10" w:rsidRPr="004A68E9">
        <w:rPr>
          <w:highlight w:val="yellow"/>
        </w:rPr>
        <w:t>y</w:t>
      </w:r>
      <w:r w:rsidR="00EE0B10">
        <w:t xml:space="preserve"> proteins only demonstrated a peak in the healthy brains and </w:t>
      </w:r>
      <w:r w:rsidR="00EE0B10" w:rsidRPr="004A68E9">
        <w:rPr>
          <w:highlight w:val="yellow"/>
        </w:rPr>
        <w:t>z</w:t>
      </w:r>
      <w:r w:rsidR="00EE0B10">
        <w:t xml:space="preserve"> proteins only demonstrated a peak in the AD brains</w:t>
      </w:r>
      <w:r w:rsidR="001A1302">
        <w:t xml:space="preserve"> (</w:t>
      </w:r>
      <w:r w:rsidR="001A1302" w:rsidRPr="007E5AAD">
        <w:rPr>
          <w:highlight w:val="cyan"/>
        </w:rPr>
        <w:t xml:space="preserve">Figure </w:t>
      </w:r>
      <w:r w:rsidR="006A1FA8" w:rsidRPr="007E5AAD">
        <w:rPr>
          <w:highlight w:val="cyan"/>
        </w:rPr>
        <w:t>1d</w:t>
      </w:r>
      <w:r w:rsidR="001A1302">
        <w:t>)</w:t>
      </w:r>
      <w:r w:rsidR="00EE0B10">
        <w:t xml:space="preserve">.  </w:t>
      </w:r>
      <w:r w:rsidR="001A1302">
        <w:t xml:space="preserve">The remainder of our analysis focused on the </w:t>
      </w:r>
      <w:r w:rsidR="001A1302" w:rsidRPr="004A68E9">
        <w:rPr>
          <w:highlight w:val="yellow"/>
        </w:rPr>
        <w:t>X</w:t>
      </w:r>
      <w:r w:rsidR="001A1302">
        <w:t xml:space="preserve"> proteins that </w:t>
      </w:r>
      <w:r w:rsidR="004E38F1">
        <w:t>showed</w:t>
      </w:r>
      <w:r w:rsidR="001A1302">
        <w:t xml:space="preserve"> an EV peak regardless of </w:t>
      </w:r>
      <w:r w:rsidR="0010601F">
        <w:t xml:space="preserve">disease state. </w:t>
      </w:r>
      <w:commentRangeEnd w:id="8"/>
      <w:r w:rsidR="00FE0D73">
        <w:rPr>
          <w:rStyle w:val="CommentReference"/>
        </w:rPr>
        <w:commentReference w:id="8"/>
      </w:r>
    </w:p>
    <w:p w14:paraId="20049177" w14:textId="7437674E" w:rsidR="0010601F" w:rsidRDefault="0010601F" w:rsidP="00F058BF">
      <w:pPr>
        <w:ind w:firstLine="720"/>
      </w:pPr>
      <w:commentRangeStart w:id="9"/>
      <w:r>
        <w:t xml:space="preserve">We </w:t>
      </w:r>
      <w:proofErr w:type="spellStart"/>
      <w:r>
        <w:t>overlayed</w:t>
      </w:r>
      <w:proofErr w:type="spellEnd"/>
      <w:r>
        <w:t xml:space="preserve"> these </w:t>
      </w:r>
      <w:r w:rsidRPr="004A68E9">
        <w:rPr>
          <w:highlight w:val="yellow"/>
        </w:rPr>
        <w:t>X</w:t>
      </w:r>
      <w:r>
        <w:t xml:space="preserve"> proteins first with the </w:t>
      </w:r>
      <w:proofErr w:type="spellStart"/>
      <w:r w:rsidR="003F6624">
        <w:t>U</w:t>
      </w:r>
      <w:r>
        <w:t>niprot</w:t>
      </w:r>
      <w:proofErr w:type="spellEnd"/>
      <w:r>
        <w:t xml:space="preserve"> data to identify those </w:t>
      </w:r>
      <w:r w:rsidR="00383DC2">
        <w:t>that were pre</w:t>
      </w:r>
      <w:r w:rsidR="004A68E9">
        <w:t xml:space="preserve">dicted to be </w:t>
      </w:r>
      <w:r w:rsidR="003F6624">
        <w:t>transmembrane</w:t>
      </w:r>
      <w:r w:rsidR="004A68E9">
        <w:t xml:space="preserve"> (</w:t>
      </w:r>
      <w:r w:rsidR="004A68E9" w:rsidRPr="001C77A9">
        <w:rPr>
          <w:highlight w:val="cyan"/>
        </w:rPr>
        <w:t>a</w:t>
      </w:r>
      <w:r w:rsidR="004A68E9">
        <w:t xml:space="preserve">) or </w:t>
      </w:r>
      <w:r w:rsidR="000D05FE">
        <w:t>cytosolic (</w:t>
      </w:r>
      <w:r w:rsidR="000D05FE" w:rsidRPr="001C77A9">
        <w:rPr>
          <w:highlight w:val="cyan"/>
        </w:rPr>
        <w:t>b</w:t>
      </w:r>
      <w:r w:rsidR="000D05FE">
        <w:t>)</w:t>
      </w:r>
      <w:r w:rsidR="001C77A9">
        <w:fldChar w:fldCharType="begin"/>
      </w:r>
      <w:r w:rsidR="002C0D06">
        <w:instrText xml:space="preserve"> ADDIN EN.CITE &lt;EndNote&gt;&lt;Cite&gt;&lt;Author&gt;UniProt&lt;/Author&gt;&lt;Year&gt;2023&lt;/Year&gt;&lt;RecNum&gt;8&lt;/RecNum&gt;&lt;DisplayText&gt;&lt;style face="superscript"&gt;7&lt;/style&gt;&lt;/DisplayText&gt;&lt;record&gt;&lt;rec-number&gt;8&lt;/rec-number&gt;&lt;foreign-keys&gt;&lt;key app="EN" db-id="2r9zp9fdaz0rapepdwx5sw55r5pwpzsfzf5f" timestamp="1700951422"&gt;8&lt;/key&gt;&lt;/foreign-keys&gt;&lt;ref-type name="Journal Article"&gt;17&lt;/ref-type&gt;&lt;contributors&gt;&lt;authors&gt;&lt;author&gt;UniProt, Consortium&lt;/author&gt;&lt;/authors&gt;&lt;/contributors&gt;&lt;titles&gt;&lt;title&gt;UniProt: the Universal Protein Knowledgebase in 2023&lt;/title&gt;&lt;secondary-title&gt;Nucleic Acids Res&lt;/secondary-title&gt;&lt;/titles&gt;&lt;periodical&gt;&lt;full-title&gt;Nucleic Acids Res&lt;/full-title&gt;&lt;/periodical&gt;&lt;pages&gt;D523-D531&lt;/pages&gt;&lt;volume&gt;51&lt;/volume&gt;&lt;number&gt;D1&lt;/number&gt;&lt;edition&gt;2022/11/22&lt;/edition&gt;&lt;keywords&gt;&lt;keyword&gt;Amino Acid Sequence&lt;/keyword&gt;&lt;keyword&gt;*Databases, Protein&lt;/keyword&gt;&lt;keyword&gt;*Knowledge Bases&lt;/keyword&gt;&lt;keyword&gt;Machine Learning&lt;/keyword&gt;&lt;keyword&gt;Proteome&lt;/keyword&gt;&lt;/keywords&gt;&lt;dates&gt;&lt;year&gt;2023&lt;/year&gt;&lt;pub-dates&gt;&lt;date&gt;Jan 6&lt;/date&gt;&lt;/pub-dates&gt;&lt;/dates&gt;&lt;isbn&gt;1362-4962 (Electronic)&amp;#xD;0305-1048 (Print)&amp;#xD;0305-1048 (Linking)&lt;/isbn&gt;&lt;accession-num&gt;36408920&lt;/accession-num&gt;&lt;urls&gt;&lt;related-urls&gt;&lt;url&gt;https://www.ncbi.nlm.nih.gov/pubmed/36408920&lt;/url&gt;&lt;/related-urls&gt;&lt;/urls&gt;&lt;custom2&gt;PMC9825514&lt;/custom2&gt;&lt;electronic-resource-num&gt;10.1093/nar/gkac1052&lt;/electronic-resource-num&gt;&lt;/record&gt;&lt;/Cite&gt;&lt;/EndNote&gt;</w:instrText>
      </w:r>
      <w:r w:rsidR="001C77A9">
        <w:fldChar w:fldCharType="separate"/>
      </w:r>
      <w:r w:rsidR="002C0D06" w:rsidRPr="002C0D06">
        <w:rPr>
          <w:noProof/>
          <w:vertAlign w:val="superscript"/>
        </w:rPr>
        <w:t>7</w:t>
      </w:r>
      <w:r w:rsidR="001C77A9">
        <w:fldChar w:fldCharType="end"/>
      </w:r>
      <w:commentRangeEnd w:id="9"/>
      <w:r w:rsidR="00FE0D73">
        <w:rPr>
          <w:rStyle w:val="CommentReference"/>
        </w:rPr>
        <w:commentReference w:id="9"/>
      </w:r>
      <w:r w:rsidR="001C77A9">
        <w:t xml:space="preserve">. </w:t>
      </w:r>
      <w:r w:rsidR="00F058BF">
        <w:t>Next</w:t>
      </w:r>
      <w:r w:rsidR="009927E6">
        <w:t>,</w:t>
      </w:r>
      <w:r w:rsidR="00F058BF">
        <w:t xml:space="preserve"> we </w:t>
      </w:r>
      <w:proofErr w:type="spellStart"/>
      <w:r w:rsidR="00F058BF">
        <w:t>overlayed</w:t>
      </w:r>
      <w:proofErr w:type="spellEnd"/>
      <w:r w:rsidR="009927E6">
        <w:t xml:space="preserve"> this</w:t>
      </w:r>
      <w:r w:rsidR="00F058BF">
        <w:t xml:space="preserve"> </w:t>
      </w:r>
      <w:r>
        <w:t xml:space="preserve">with the </w:t>
      </w:r>
      <w:proofErr w:type="spellStart"/>
      <w:r>
        <w:t>BrainRNASeq</w:t>
      </w:r>
      <w:proofErr w:type="spellEnd"/>
      <w:r>
        <w:t xml:space="preserve"> atlas and selected proteins which were at least 3-fold enriched in a specific cell type</w:t>
      </w:r>
      <w:r w:rsidR="007120FD">
        <w:t xml:space="preserve">; </w:t>
      </w:r>
      <w:r>
        <w:t>neurons, astrocytes, microglia</w:t>
      </w:r>
      <w:r w:rsidR="007120FD">
        <w:t>,</w:t>
      </w:r>
      <w:r>
        <w:t xml:space="preserve"> or oligodendrocytes</w:t>
      </w:r>
      <w:r w:rsidR="00F058BF">
        <w:t xml:space="preserve"> (</w:t>
      </w:r>
      <w:r w:rsidR="00F058BF" w:rsidRPr="007E5AAD">
        <w:rPr>
          <w:highlight w:val="cyan"/>
        </w:rPr>
        <w:t>figure 2</w:t>
      </w:r>
      <w:r w:rsidR="006A1FA8" w:rsidRPr="007E5AAD">
        <w:rPr>
          <w:highlight w:val="cyan"/>
        </w:rPr>
        <w:t>a</w:t>
      </w:r>
      <w:r w:rsidR="005257D3" w:rsidRPr="007E5AAD">
        <w:rPr>
          <w:highlight w:val="cyan"/>
        </w:rPr>
        <w:t xml:space="preserve"> and 2</w:t>
      </w:r>
      <w:r w:rsidR="006A1FA8" w:rsidRPr="007E5AAD">
        <w:rPr>
          <w:highlight w:val="cyan"/>
        </w:rPr>
        <w:t>b</w:t>
      </w:r>
      <w:r w:rsidR="00F058BF">
        <w:t>)</w:t>
      </w:r>
      <w:r w:rsidR="001C77A9">
        <w:fldChar w:fldCharType="begin">
          <w:fldData xml:space="preserve">PEVuZE5vdGU+PENpdGU+PEF1dGhvcj5aaGFuZzwvQXV0aG9yPjxZZWFyPjIwMTY8L1llYXI+PFJl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</w:fldData>
        </w:fldChar>
      </w:r>
      <w:r w:rsidR="00510928">
        <w:instrText xml:space="preserve"> ADDIN EN.CITE </w:instrText>
      </w:r>
      <w:r w:rsidR="00510928">
        <w:fldChar w:fldCharType="begin">
          <w:fldData xml:space="preserve">PEVuZE5vdGU+PENpdGU+PEF1dGhvcj5aaGFuZzwvQXV0aG9yPjxZZWFyPjIwMTY8L1llYXI+PFJl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</w:fldData>
        </w:fldChar>
      </w:r>
      <w:r w:rsidR="00510928">
        <w:instrText xml:space="preserve"> ADDIN EN.CITE.DATA </w:instrText>
      </w:r>
      <w:r w:rsidR="00510928">
        <w:fldChar w:fldCharType="end"/>
      </w:r>
      <w:r w:rsidR="001C77A9">
        <w:fldChar w:fldCharType="separate"/>
      </w:r>
      <w:r w:rsidR="00510928" w:rsidRPr="00510928">
        <w:rPr>
          <w:noProof/>
          <w:vertAlign w:val="superscript"/>
        </w:rPr>
        <w:t>9</w:t>
      </w:r>
      <w:r w:rsidR="001C77A9">
        <w:fldChar w:fldCharType="end"/>
      </w:r>
      <w:r>
        <w:t xml:space="preserve">. </w:t>
      </w:r>
      <w:r w:rsidR="006A1FA8">
        <w:t>Thus</w:t>
      </w:r>
      <w:r w:rsidR="006D026E">
        <w:t>,</w:t>
      </w:r>
      <w:r w:rsidR="006A1FA8">
        <w:t xml:space="preserve"> we identified </w:t>
      </w:r>
      <w:r w:rsidR="006D026E">
        <w:t xml:space="preserve">transmembrane </w:t>
      </w:r>
      <w:r w:rsidR="006A1FA8">
        <w:t>proteins which can potentially be used in CSF to isolate cell-type specific EV</w:t>
      </w:r>
      <w:r w:rsidR="0073637C">
        <w:t>s</w:t>
      </w:r>
      <w:r w:rsidR="006D026E">
        <w:t xml:space="preserve"> using antibodies</w:t>
      </w:r>
      <w:r w:rsidR="006A1FA8">
        <w:t xml:space="preserve"> (</w:t>
      </w:r>
      <w:r w:rsidR="006A1FA8" w:rsidRPr="007E5AAD">
        <w:rPr>
          <w:highlight w:val="cyan"/>
        </w:rPr>
        <w:t>figure 2</w:t>
      </w:r>
      <w:r w:rsidR="006D026E" w:rsidRPr="007E5AAD">
        <w:rPr>
          <w:highlight w:val="cyan"/>
        </w:rPr>
        <w:t>a</w:t>
      </w:r>
      <w:r w:rsidR="006A1FA8">
        <w:t xml:space="preserve">) </w:t>
      </w:r>
      <w:r w:rsidR="006D026E">
        <w:t>as well as cytosolic proteins which can be used to confirm cell</w:t>
      </w:r>
      <w:r w:rsidR="00606E96">
        <w:t>-</w:t>
      </w:r>
      <w:r w:rsidR="006D026E">
        <w:t>type specificity after proteinase protection assay (</w:t>
      </w:r>
      <w:r w:rsidR="006D026E" w:rsidRPr="007E5AAD">
        <w:rPr>
          <w:highlight w:val="cyan"/>
        </w:rPr>
        <w:t>figure 2b</w:t>
      </w:r>
      <w:r w:rsidR="006D026E">
        <w:t xml:space="preserve">). </w:t>
      </w:r>
    </w:p>
    <w:p w14:paraId="0FB76BC9" w14:textId="124E27FA" w:rsidR="00243F19" w:rsidRDefault="00CA78A5" w:rsidP="00C54006">
      <w:pPr>
        <w:ind w:firstLine="720"/>
      </w:pPr>
      <w:commentRangeStart w:id="10"/>
      <w:r>
        <w:t>Utilizing a highly sensitive and specific multiplexed ELISA platform</w:t>
      </w:r>
      <w:r w:rsidR="00C4455A">
        <w:t xml:space="preserve"> </w:t>
      </w:r>
      <w:commentRangeEnd w:id="10"/>
      <w:r w:rsidR="00FE0D73">
        <w:rPr>
          <w:rStyle w:val="CommentReference"/>
        </w:rPr>
        <w:commentReference w:id="10"/>
      </w:r>
      <w:r w:rsidR="00C4455A">
        <w:t>on fractionated healthy and AD spectrum CSF</w:t>
      </w:r>
      <w:r w:rsidR="003E5A9F">
        <w:t xml:space="preserve">, we were able to identify cell type specific EV associated proteins both for potential </w:t>
      </w:r>
      <w:r w:rsidR="00B42320">
        <w:t xml:space="preserve">immunocapture and internal analysis. </w:t>
      </w:r>
      <w:r w:rsidR="00FF0DDD">
        <w:t>S</w:t>
      </w:r>
      <w:r w:rsidR="008F0F98">
        <w:t xml:space="preserve">everal important </w:t>
      </w:r>
      <w:r w:rsidR="00785F98">
        <w:t>caveats</w:t>
      </w:r>
      <w:r w:rsidR="00BE4560">
        <w:t xml:space="preserve"> </w:t>
      </w:r>
      <w:r w:rsidR="00785F98">
        <w:t>are of note</w:t>
      </w:r>
      <w:r w:rsidR="00BF5953">
        <w:t>:</w:t>
      </w:r>
      <w:r w:rsidR="00785F98">
        <w:t xml:space="preserve"> First, while we were able to analyze </w:t>
      </w:r>
      <w:r w:rsidR="00785F98" w:rsidRPr="00DE402B">
        <w:t>30</w:t>
      </w:r>
      <w:r w:rsidR="00DE402B">
        <w:t>72</w:t>
      </w:r>
      <w:r w:rsidR="00785F98">
        <w:t xml:space="preserve"> proteins, this remains only a fraction of the </w:t>
      </w:r>
      <w:r w:rsidR="001C77A9">
        <w:t>~20,000</w:t>
      </w:r>
      <w:r w:rsidR="00785F98">
        <w:t xml:space="preserve"> known proteins</w:t>
      </w:r>
      <w:r w:rsidR="00E830B9">
        <w:t xml:space="preserve"> expressed</w:t>
      </w:r>
      <w:r w:rsidR="00785F98">
        <w:t xml:space="preserve"> in humans</w:t>
      </w:r>
      <w:r w:rsidR="001C77A9">
        <w:fldChar w:fldCharType="begin">
          <w:fldData xml:space="preserve">PEVuZE5vdGU+PENpdGU+PEF1dGhvcj5BZWJlcnNvbGQ8L0F1dGhvcj48WWVhcj4yMDE4PC9ZZWFy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</w:fldData>
        </w:fldChar>
      </w:r>
      <w:r w:rsidR="00510928">
        <w:instrText xml:space="preserve"> ADDIN EN.CITE </w:instrText>
      </w:r>
      <w:r w:rsidR="00510928">
        <w:fldChar w:fldCharType="begin">
          <w:fldData xml:space="preserve">PEVuZE5vdGU+PENpdGU+PEF1dGhvcj5BZWJlcnNvbGQ8L0F1dGhvcj48WWVhcj4yMDE4PC9ZZWFy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</w:fldData>
        </w:fldChar>
      </w:r>
      <w:r w:rsidR="00510928">
        <w:instrText xml:space="preserve"> ADDIN EN.CITE.DATA </w:instrText>
      </w:r>
      <w:r w:rsidR="00510928">
        <w:fldChar w:fldCharType="end"/>
      </w:r>
      <w:r w:rsidR="001C77A9">
        <w:fldChar w:fldCharType="separate"/>
      </w:r>
      <w:r w:rsidR="00510928" w:rsidRPr="00510928">
        <w:rPr>
          <w:noProof/>
          <w:vertAlign w:val="superscript"/>
        </w:rPr>
        <w:t>10</w:t>
      </w:r>
      <w:r w:rsidR="001C77A9">
        <w:fldChar w:fldCharType="end"/>
      </w:r>
      <w:r w:rsidR="00785F98">
        <w:t xml:space="preserve">. </w:t>
      </w:r>
      <w:r w:rsidR="00046069">
        <w:t>Second, there are many proteins which are known to be both secreted and transmembrane. In some cases, the abundance of the secreted form can mask an EV peak. However, without the ability to separate the EV peak, these proteins are likely not useful for EV analysis</w:t>
      </w:r>
      <w:r w:rsidR="008161D3">
        <w:t xml:space="preserve"> unless they have a unique extracellular epitope not present on secreted forms</w:t>
      </w:r>
      <w:r w:rsidR="00046069">
        <w:fldChar w:fldCharType="begin">
          <w:fldData xml:space="preserve">PEVuZE5vdGU+PENpdGU+PEF1dGhvcj5Ob3JtYW48L0F1dGhvcj48WWVhcj4yMDIxPC9ZZWFyPjxS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</w:fldData>
        </w:fldChar>
      </w:r>
      <w:r w:rsidR="002C0D06">
        <w:instrText xml:space="preserve"> ADDIN EN.CITE </w:instrText>
      </w:r>
      <w:r w:rsidR="002C0D06">
        <w:fldChar w:fldCharType="begin">
          <w:fldData xml:space="preserve">PEVuZE5vdGU+PENpdGU+PEF1dGhvcj5Ob3JtYW48L0F1dGhvcj48WWVhcj4yMDIxPC9ZZWFyPjxS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</w:fldData>
        </w:fldChar>
      </w:r>
      <w:r w:rsidR="002C0D06">
        <w:instrText xml:space="preserve"> ADDIN EN.CITE.DATA </w:instrText>
      </w:r>
      <w:r w:rsidR="002C0D06">
        <w:fldChar w:fldCharType="end"/>
      </w:r>
      <w:r w:rsidR="00046069">
        <w:fldChar w:fldCharType="separate"/>
      </w:r>
      <w:r w:rsidR="002C0D06" w:rsidRPr="002C0D06">
        <w:rPr>
          <w:noProof/>
          <w:vertAlign w:val="superscript"/>
        </w:rPr>
        <w:t>2,4</w:t>
      </w:r>
      <w:r w:rsidR="00046069">
        <w:fldChar w:fldCharType="end"/>
      </w:r>
      <w:r w:rsidR="00046069">
        <w:t xml:space="preserve">. </w:t>
      </w:r>
      <w:r w:rsidR="002F723A">
        <w:t xml:space="preserve">Finally, while proximity </w:t>
      </w:r>
      <w:r w:rsidR="00DE402B">
        <w:t>extension</w:t>
      </w:r>
      <w:r w:rsidR="002F723A">
        <w:t xml:space="preserve"> </w:t>
      </w:r>
      <w:r w:rsidR="00DE402B">
        <w:t xml:space="preserve">assays </w:t>
      </w:r>
      <w:r w:rsidR="002F723A">
        <w:t>lower the chance of nonspecific binding in ELISAs</w:t>
      </w:r>
      <w:r w:rsidR="008031EF">
        <w:t xml:space="preserve">, the membrane free protein fractions </w:t>
      </w:r>
      <w:r w:rsidR="00F666C8">
        <w:t>have substantially more protein</w:t>
      </w:r>
      <w:r w:rsidR="0035088E">
        <w:t>,</w:t>
      </w:r>
      <w:r w:rsidR="00F666C8">
        <w:t xml:space="preserve"> increasing the chance </w:t>
      </w:r>
      <w:r w:rsidR="009058B1">
        <w:t>for</w:t>
      </w:r>
      <w:r w:rsidR="00F666C8">
        <w:t xml:space="preserve"> nonspecific binding</w:t>
      </w:r>
      <w:r w:rsidR="001941F0">
        <w:t xml:space="preserve"> </w:t>
      </w:r>
      <w:r w:rsidR="009058B1">
        <w:t xml:space="preserve">to </w:t>
      </w:r>
      <w:r w:rsidR="001941F0">
        <w:t>occlud</w:t>
      </w:r>
      <w:r w:rsidR="009058B1">
        <w:t>e</w:t>
      </w:r>
      <w:r w:rsidR="001941F0">
        <w:t xml:space="preserve"> an EV peak</w:t>
      </w:r>
      <w:r w:rsidR="00F666C8">
        <w:t>.</w:t>
      </w:r>
      <w:r w:rsidR="001941F0">
        <w:t xml:space="preserve"> Thus</w:t>
      </w:r>
      <w:r w:rsidR="00D36E37">
        <w:t>,</w:t>
      </w:r>
      <w:r w:rsidR="001941F0">
        <w:t xml:space="preserve"> our analysis is useful for </w:t>
      </w:r>
      <w:r w:rsidR="00D36E37">
        <w:t xml:space="preserve">identifying potential EV associated </w:t>
      </w:r>
      <w:r w:rsidR="0086141A">
        <w:t>proteins but</w:t>
      </w:r>
      <w:r w:rsidR="00D36E37">
        <w:t xml:space="preserve"> cannot rule out EV association for proteins that did not meet criteria</w:t>
      </w:r>
      <w:r w:rsidR="00841EF7">
        <w:t xml:space="preserve"> or were not included in </w:t>
      </w:r>
      <w:r w:rsidR="00173A28">
        <w:t xml:space="preserve">the </w:t>
      </w:r>
      <w:proofErr w:type="spellStart"/>
      <w:r w:rsidR="00173A28">
        <w:t>OLink</w:t>
      </w:r>
      <w:proofErr w:type="spellEnd"/>
      <w:r w:rsidR="00173A28">
        <w:t xml:space="preserve"> </w:t>
      </w:r>
      <w:r w:rsidR="00841EF7">
        <w:t>dataset</w:t>
      </w:r>
      <w:r w:rsidR="00D36E37">
        <w:t>.</w:t>
      </w:r>
      <w:r w:rsidR="00765D0C">
        <w:t xml:space="preserve"> S</w:t>
      </w:r>
      <w:r w:rsidR="001E1919">
        <w:t xml:space="preserve">ubstantial additional </w:t>
      </w:r>
      <w:r w:rsidR="00EF0FC8">
        <w:t>work is required to assess cell</w:t>
      </w:r>
      <w:r w:rsidR="00AA1DB6">
        <w:t>-</w:t>
      </w:r>
      <w:r w:rsidR="00EF0FC8">
        <w:t>type origin and EV association for those that did meet criteria</w:t>
      </w:r>
      <w:r w:rsidR="004417D7">
        <w:t xml:space="preserve"> displayed in figure 2</w:t>
      </w:r>
      <w:r w:rsidR="00EF0FC8">
        <w:t xml:space="preserve">. </w:t>
      </w:r>
      <w:r w:rsidR="007419DD">
        <w:t>Nevertheless</w:t>
      </w:r>
      <w:r w:rsidR="00173A28">
        <w:t xml:space="preserve">, this dataset is an important step towards validating brain-derived extracellular vesicles </w:t>
      </w:r>
      <w:r w:rsidR="007419DD">
        <w:t xml:space="preserve">to enable </w:t>
      </w:r>
      <w:r w:rsidR="00173A28">
        <w:t>a future liquid biopsy of the brain</w:t>
      </w:r>
      <w:r w:rsidR="007419DD">
        <w:t xml:space="preserve">. </w:t>
      </w:r>
      <w:r w:rsidR="00173A28">
        <w:t xml:space="preserve"> </w:t>
      </w:r>
    </w:p>
    <w:p w14:paraId="4F9EB98B" w14:textId="77777777" w:rsidR="00C54006" w:rsidRDefault="00C54006" w:rsidP="00C54006"/>
    <w:p w14:paraId="45EA8781" w14:textId="77777777" w:rsidR="00DE402B" w:rsidRPr="00453925" w:rsidRDefault="00DE402B" w:rsidP="00DE402B">
      <w:pPr>
        <w:rPr>
          <w:highlight w:val="cyan"/>
        </w:rPr>
      </w:pPr>
      <w:r w:rsidRPr="00453925">
        <w:rPr>
          <w:highlight w:val="cyan"/>
        </w:rPr>
        <w:t xml:space="preserve">Figure 1 </w:t>
      </w:r>
    </w:p>
    <w:p w14:paraId="515D48B0" w14:textId="487EF0D8" w:rsidR="00DE402B" w:rsidRPr="00453925" w:rsidRDefault="00DE402B" w:rsidP="00DE402B">
      <w:pPr>
        <w:pStyle w:val="ListParagraph"/>
        <w:numPr>
          <w:ilvl w:val="0"/>
          <w:numId w:val="2"/>
        </w:numPr>
        <w:rPr>
          <w:highlight w:val="cyan"/>
        </w:rPr>
      </w:pPr>
      <w:r w:rsidRPr="00453925">
        <w:rPr>
          <w:highlight w:val="cyan"/>
        </w:rPr>
        <w:t xml:space="preserve">Graph of </w:t>
      </w:r>
      <w:r w:rsidR="00011324">
        <w:rPr>
          <w:highlight w:val="cyan"/>
        </w:rPr>
        <w:t xml:space="preserve">median </w:t>
      </w:r>
      <w:r w:rsidRPr="00453925">
        <w:rPr>
          <w:highlight w:val="cyan"/>
        </w:rPr>
        <w:t>CD81</w:t>
      </w:r>
      <w:r w:rsidR="00011324">
        <w:rPr>
          <w:highlight w:val="cyan"/>
        </w:rPr>
        <w:t xml:space="preserve"> in 8 CSF samples</w:t>
      </w:r>
      <w:r w:rsidRPr="00453925">
        <w:rPr>
          <w:highlight w:val="cyan"/>
        </w:rPr>
        <w:t xml:space="preserve"> </w:t>
      </w:r>
      <w:r w:rsidR="00011324">
        <w:rPr>
          <w:highlight w:val="cyan"/>
        </w:rPr>
        <w:t>quantified using</w:t>
      </w:r>
      <w:r w:rsidRPr="00453925">
        <w:rPr>
          <w:highlight w:val="cyan"/>
        </w:rPr>
        <w:t xml:space="preserve"> </w:t>
      </w:r>
      <w:proofErr w:type="spellStart"/>
      <w:r w:rsidR="00011324">
        <w:rPr>
          <w:highlight w:val="cyan"/>
        </w:rPr>
        <w:t>S</w:t>
      </w:r>
      <w:r w:rsidRPr="00453925">
        <w:rPr>
          <w:highlight w:val="cyan"/>
        </w:rPr>
        <w:t>imoa</w:t>
      </w:r>
      <w:proofErr w:type="spellEnd"/>
      <w:r w:rsidRPr="00453925">
        <w:rPr>
          <w:highlight w:val="cyan"/>
        </w:rPr>
        <w:t xml:space="preserve"> </w:t>
      </w:r>
    </w:p>
    <w:p w14:paraId="02BA6634" w14:textId="124920A1" w:rsidR="00DE402B" w:rsidRPr="00453925" w:rsidRDefault="00DE402B" w:rsidP="00DE402B">
      <w:pPr>
        <w:pStyle w:val="ListParagraph"/>
        <w:numPr>
          <w:ilvl w:val="0"/>
          <w:numId w:val="2"/>
        </w:numPr>
        <w:rPr>
          <w:highlight w:val="cyan"/>
        </w:rPr>
      </w:pPr>
      <w:r w:rsidRPr="00453925">
        <w:rPr>
          <w:highlight w:val="cyan"/>
        </w:rPr>
        <w:t xml:space="preserve">Graph of </w:t>
      </w:r>
      <w:r w:rsidR="00011324">
        <w:rPr>
          <w:highlight w:val="cyan"/>
        </w:rPr>
        <w:t xml:space="preserve">median </w:t>
      </w:r>
      <w:r w:rsidRPr="00453925">
        <w:rPr>
          <w:highlight w:val="cyan"/>
        </w:rPr>
        <w:t xml:space="preserve">CD63 </w:t>
      </w:r>
      <w:r w:rsidR="00011324">
        <w:rPr>
          <w:highlight w:val="cyan"/>
        </w:rPr>
        <w:t>in 8 CSF samples</w:t>
      </w:r>
      <w:r w:rsidR="00011324" w:rsidRPr="00453925">
        <w:rPr>
          <w:highlight w:val="cyan"/>
        </w:rPr>
        <w:t xml:space="preserve"> </w:t>
      </w:r>
      <w:r w:rsidR="00011324">
        <w:rPr>
          <w:highlight w:val="cyan"/>
        </w:rPr>
        <w:t>quantified using</w:t>
      </w:r>
      <w:r w:rsidR="00011324" w:rsidRPr="00453925">
        <w:rPr>
          <w:highlight w:val="cyan"/>
        </w:rPr>
        <w:t xml:space="preserve"> </w:t>
      </w:r>
      <w:proofErr w:type="spellStart"/>
      <w:r w:rsidRPr="00453925">
        <w:rPr>
          <w:highlight w:val="cyan"/>
        </w:rPr>
        <w:t>olink</w:t>
      </w:r>
      <w:proofErr w:type="spellEnd"/>
      <w:r w:rsidRPr="00453925">
        <w:rPr>
          <w:highlight w:val="cyan"/>
        </w:rPr>
        <w:t xml:space="preserve"> </w:t>
      </w:r>
    </w:p>
    <w:p w14:paraId="43EF7956" w14:textId="1E980355" w:rsidR="00DE402B" w:rsidRPr="00453925" w:rsidRDefault="00DE402B" w:rsidP="00DE402B">
      <w:pPr>
        <w:pStyle w:val="ListParagraph"/>
        <w:numPr>
          <w:ilvl w:val="0"/>
          <w:numId w:val="2"/>
        </w:numPr>
        <w:rPr>
          <w:highlight w:val="cyan"/>
        </w:rPr>
      </w:pPr>
      <w:r w:rsidRPr="00453925">
        <w:rPr>
          <w:highlight w:val="cyan"/>
        </w:rPr>
        <w:t xml:space="preserve">Bar graph of transmembrane protein % in the </w:t>
      </w:r>
      <w:r w:rsidR="00011324">
        <w:rPr>
          <w:highlight w:val="cyan"/>
        </w:rPr>
        <w:t xml:space="preserve">protein list that met criteria for an </w:t>
      </w:r>
      <w:r w:rsidRPr="00453925">
        <w:rPr>
          <w:highlight w:val="cyan"/>
        </w:rPr>
        <w:t xml:space="preserve">EV peak (left) and </w:t>
      </w:r>
      <w:r w:rsidR="00011324">
        <w:rPr>
          <w:highlight w:val="cyan"/>
        </w:rPr>
        <w:t xml:space="preserve">the proteins that did not </w:t>
      </w:r>
      <w:r w:rsidRPr="00453925">
        <w:rPr>
          <w:highlight w:val="cyan"/>
        </w:rPr>
        <w:t xml:space="preserve">(right) </w:t>
      </w:r>
    </w:p>
    <w:p w14:paraId="550EA4AC" w14:textId="05D7363B" w:rsidR="00DE402B" w:rsidRPr="00453925" w:rsidRDefault="00DE402B" w:rsidP="00DE402B">
      <w:pPr>
        <w:pStyle w:val="ListParagraph"/>
        <w:numPr>
          <w:ilvl w:val="0"/>
          <w:numId w:val="2"/>
        </w:numPr>
        <w:rPr>
          <w:highlight w:val="cyan"/>
        </w:rPr>
      </w:pPr>
      <w:r w:rsidRPr="00453925">
        <w:rPr>
          <w:highlight w:val="cyan"/>
        </w:rPr>
        <w:t xml:space="preserve">Percentage overlapping vs unique proteins for </w:t>
      </w:r>
      <w:r w:rsidR="00302948">
        <w:rPr>
          <w:highlight w:val="cyan"/>
        </w:rPr>
        <w:t>EV</w:t>
      </w:r>
      <w:r w:rsidRPr="00453925">
        <w:rPr>
          <w:highlight w:val="cyan"/>
        </w:rPr>
        <w:t xml:space="preserve"> peaking proteins between healthy and AD spectrum. </w:t>
      </w:r>
    </w:p>
    <w:p w14:paraId="2DD02F74" w14:textId="77777777" w:rsidR="00DE402B" w:rsidRPr="00453925" w:rsidRDefault="00DE402B" w:rsidP="00DE402B">
      <w:pPr>
        <w:rPr>
          <w:highlight w:val="cyan"/>
        </w:rPr>
      </w:pPr>
      <w:r w:rsidRPr="00453925">
        <w:rPr>
          <w:highlight w:val="cyan"/>
        </w:rPr>
        <w:t>Figure 2</w:t>
      </w:r>
    </w:p>
    <w:p w14:paraId="26B94E3B" w14:textId="77777777" w:rsidR="00DE402B" w:rsidRPr="00453925" w:rsidRDefault="00DE402B" w:rsidP="00DE402B">
      <w:pPr>
        <w:pStyle w:val="ListParagraph"/>
        <w:numPr>
          <w:ilvl w:val="0"/>
          <w:numId w:val="3"/>
        </w:numPr>
        <w:rPr>
          <w:highlight w:val="cyan"/>
        </w:rPr>
      </w:pPr>
      <w:r w:rsidRPr="00453925">
        <w:rPr>
          <w:highlight w:val="cyan"/>
        </w:rPr>
        <w:lastRenderedPageBreak/>
        <w:t xml:space="preserve">List of membrane associated proteins enriched &gt;1:3 in a given brain cell type (list 4 columns and </w:t>
      </w:r>
      <w:proofErr w:type="spellStart"/>
      <w:r w:rsidRPr="00453925">
        <w:rPr>
          <w:highlight w:val="cyan"/>
        </w:rPr>
        <w:t>colorcode</w:t>
      </w:r>
      <w:proofErr w:type="spellEnd"/>
      <w:r w:rsidRPr="00453925">
        <w:rPr>
          <w:highlight w:val="cyan"/>
        </w:rPr>
        <w:t xml:space="preserve"> for degree of enrichment)</w:t>
      </w:r>
    </w:p>
    <w:p w14:paraId="2DFB0626" w14:textId="77777777" w:rsidR="00DE402B" w:rsidRPr="00453925" w:rsidRDefault="00DE402B" w:rsidP="00DE402B">
      <w:pPr>
        <w:pStyle w:val="ListParagraph"/>
        <w:numPr>
          <w:ilvl w:val="0"/>
          <w:numId w:val="3"/>
        </w:numPr>
        <w:rPr>
          <w:highlight w:val="cyan"/>
        </w:rPr>
      </w:pPr>
      <w:r w:rsidRPr="00453925">
        <w:rPr>
          <w:highlight w:val="cyan"/>
        </w:rPr>
        <w:t xml:space="preserve">List of cytosolic proteins enriched &gt;1:3 in a given brain cell type (list 4 columns and </w:t>
      </w:r>
      <w:proofErr w:type="spellStart"/>
      <w:r w:rsidRPr="00453925">
        <w:rPr>
          <w:highlight w:val="cyan"/>
        </w:rPr>
        <w:t>colorcode</w:t>
      </w:r>
      <w:proofErr w:type="spellEnd"/>
      <w:r w:rsidRPr="00453925">
        <w:rPr>
          <w:highlight w:val="cyan"/>
        </w:rPr>
        <w:t xml:space="preserve"> for degree of enrichment red to blue)</w:t>
      </w:r>
    </w:p>
    <w:p w14:paraId="1227BC0B" w14:textId="77777777" w:rsidR="00DE402B" w:rsidRPr="00453925" w:rsidRDefault="00DE402B" w:rsidP="00DE402B">
      <w:pPr>
        <w:rPr>
          <w:highlight w:val="cyan"/>
        </w:rPr>
      </w:pPr>
    </w:p>
    <w:p w14:paraId="1965BC7A" w14:textId="77777777" w:rsidR="00DE402B" w:rsidRPr="00453925" w:rsidRDefault="00DE402B" w:rsidP="00DE402B">
      <w:pPr>
        <w:rPr>
          <w:b/>
          <w:bCs/>
          <w:highlight w:val="cyan"/>
          <w:u w:val="single"/>
        </w:rPr>
      </w:pPr>
      <w:r w:rsidRPr="00453925">
        <w:rPr>
          <w:b/>
          <w:bCs/>
          <w:highlight w:val="cyan"/>
          <w:u w:val="single"/>
        </w:rPr>
        <w:t xml:space="preserve">Supplementary Information </w:t>
      </w:r>
    </w:p>
    <w:p w14:paraId="6EFC5CEC" w14:textId="77777777" w:rsidR="00DE402B" w:rsidRPr="00453925" w:rsidRDefault="00DE402B" w:rsidP="00DE402B">
      <w:pPr>
        <w:rPr>
          <w:highlight w:val="cyan"/>
        </w:rPr>
      </w:pPr>
      <w:r w:rsidRPr="00453925">
        <w:rPr>
          <w:highlight w:val="cyan"/>
        </w:rPr>
        <w:t xml:space="preserve">Table 1: </w:t>
      </w:r>
      <w:commentRangeStart w:id="11"/>
      <w:r w:rsidRPr="00453925">
        <w:rPr>
          <w:highlight w:val="cyan"/>
        </w:rPr>
        <w:t xml:space="preserve">Entire dataset table from </w:t>
      </w:r>
      <w:proofErr w:type="spellStart"/>
      <w:r w:rsidRPr="00453925">
        <w:rPr>
          <w:highlight w:val="cyan"/>
        </w:rPr>
        <w:t>OLink</w:t>
      </w:r>
      <w:proofErr w:type="spellEnd"/>
      <w:r w:rsidRPr="00453925">
        <w:rPr>
          <w:highlight w:val="cyan"/>
        </w:rPr>
        <w:t xml:space="preserve"> </w:t>
      </w:r>
      <w:commentRangeEnd w:id="11"/>
      <w:r w:rsidR="00F55BAB">
        <w:rPr>
          <w:rStyle w:val="CommentReference"/>
        </w:rPr>
        <w:commentReference w:id="11"/>
      </w:r>
    </w:p>
    <w:p w14:paraId="6285CA4F" w14:textId="77777777" w:rsidR="00DE402B" w:rsidRPr="00453925" w:rsidRDefault="00DE402B" w:rsidP="00DE402B">
      <w:pPr>
        <w:rPr>
          <w:highlight w:val="cyan"/>
        </w:rPr>
      </w:pPr>
      <w:r w:rsidRPr="00453925">
        <w:rPr>
          <w:highlight w:val="cyan"/>
        </w:rPr>
        <w:t xml:space="preserve">Table 2: List of proteins that have an EV peak, as defined by proteins with higher values in fractions 9 and 10 compared to fractions 7 and 12 </w:t>
      </w:r>
    </w:p>
    <w:p w14:paraId="41AF2D37" w14:textId="77777777" w:rsidR="00DE402B" w:rsidRDefault="00DE402B" w:rsidP="00DE402B">
      <w:r w:rsidRPr="00453925">
        <w:rPr>
          <w:highlight w:val="cyan"/>
        </w:rPr>
        <w:t>Table 3: Demographic information for samples utilized</w:t>
      </w:r>
    </w:p>
    <w:p w14:paraId="171CC627" w14:textId="77777777" w:rsidR="00DE402B" w:rsidRDefault="00DE402B" w:rsidP="00C54006"/>
    <w:p w14:paraId="2D78FBD5" w14:textId="1740F146" w:rsidR="00C54006" w:rsidRPr="0088411C" w:rsidRDefault="00C54006" w:rsidP="00C54006">
      <w:pPr>
        <w:rPr>
          <w:b/>
          <w:bCs/>
          <w:u w:val="single"/>
        </w:rPr>
      </w:pPr>
      <w:commentRangeStart w:id="12"/>
      <w:r w:rsidRPr="0088411C">
        <w:rPr>
          <w:b/>
          <w:bCs/>
          <w:u w:val="single"/>
        </w:rPr>
        <w:t>References</w:t>
      </w:r>
      <w:commentRangeEnd w:id="12"/>
      <w:r w:rsidR="00F55BAB">
        <w:rPr>
          <w:rStyle w:val="CommentReference"/>
        </w:rPr>
        <w:commentReference w:id="12"/>
      </w:r>
      <w:bookmarkStart w:id="13" w:name="_GoBack"/>
      <w:bookmarkEnd w:id="13"/>
    </w:p>
    <w:p w14:paraId="40CFD6EB" w14:textId="77777777" w:rsidR="00243F19" w:rsidRDefault="00243F19" w:rsidP="00243F19"/>
    <w:p w14:paraId="0F66D4F4" w14:textId="77777777" w:rsidR="00510928" w:rsidRPr="00510928" w:rsidRDefault="007C3B4A" w:rsidP="00510928">
      <w:pPr>
        <w:pStyle w:val="EndNoteBibliography"/>
        <w:ind w:left="720" w:hanging="720"/>
        <w:rPr>
          <w:noProof/>
        </w:rPr>
      </w:pPr>
      <w:r>
        <w:fldChar w:fldCharType="begin"/>
      </w:r>
      <w:r>
        <w:instrText xml:space="preserve"> ADDIN EN.REFLIST </w:instrText>
      </w:r>
      <w:r>
        <w:fldChar w:fldCharType="separate"/>
      </w:r>
      <w:r w:rsidR="00510928" w:rsidRPr="00510928">
        <w:rPr>
          <w:noProof/>
        </w:rPr>
        <w:t>1</w:t>
      </w:r>
      <w:r w:rsidR="00510928" w:rsidRPr="00510928">
        <w:rPr>
          <w:noProof/>
        </w:rPr>
        <w:tab/>
        <w:t xml:space="preserve">Raposo, G. &amp; Stoorvogel, W. Extracellular vesicles: exosomes, microvesicles, and friends. </w:t>
      </w:r>
      <w:r w:rsidR="00510928" w:rsidRPr="00510928">
        <w:rPr>
          <w:i/>
          <w:noProof/>
        </w:rPr>
        <w:t>J Cell Biol</w:t>
      </w:r>
      <w:r w:rsidR="00510928" w:rsidRPr="00510928">
        <w:rPr>
          <w:noProof/>
        </w:rPr>
        <w:t xml:space="preserve"> </w:t>
      </w:r>
      <w:r w:rsidR="00510928" w:rsidRPr="00510928">
        <w:rPr>
          <w:b/>
          <w:noProof/>
        </w:rPr>
        <w:t>200</w:t>
      </w:r>
      <w:r w:rsidR="00510928" w:rsidRPr="00510928">
        <w:rPr>
          <w:noProof/>
        </w:rPr>
        <w:t>, 373-383, doi:10.1083/jcb.201211138 (2013).</w:t>
      </w:r>
    </w:p>
    <w:p w14:paraId="27C5B37F" w14:textId="77777777" w:rsidR="00510928" w:rsidRPr="00510928" w:rsidRDefault="00510928" w:rsidP="00510928">
      <w:pPr>
        <w:pStyle w:val="EndNoteBibliography"/>
        <w:ind w:left="720" w:hanging="720"/>
        <w:rPr>
          <w:noProof/>
        </w:rPr>
      </w:pPr>
      <w:r w:rsidRPr="00510928">
        <w:rPr>
          <w:noProof/>
        </w:rPr>
        <w:t>2</w:t>
      </w:r>
      <w:r w:rsidRPr="00510928">
        <w:rPr>
          <w:noProof/>
        </w:rPr>
        <w:tab/>
        <w:t xml:space="preserve">Shami-Shah, A., Norman, M. &amp; Walt, D. R. Ultrasensitive Protein Detection Technologies for Extracellular Vesicle Measurements. </w:t>
      </w:r>
      <w:r w:rsidRPr="00510928">
        <w:rPr>
          <w:i/>
          <w:noProof/>
        </w:rPr>
        <w:t>Mol Cell Proteomics</w:t>
      </w:r>
      <w:r w:rsidRPr="00510928">
        <w:rPr>
          <w:noProof/>
        </w:rPr>
        <w:t xml:space="preserve"> </w:t>
      </w:r>
      <w:r w:rsidRPr="00510928">
        <w:rPr>
          <w:b/>
          <w:noProof/>
        </w:rPr>
        <w:t>22</w:t>
      </w:r>
      <w:r w:rsidRPr="00510928">
        <w:rPr>
          <w:noProof/>
        </w:rPr>
        <w:t>, 100557, doi:10.1016/j.mcpro.2023.100557 (2023).</w:t>
      </w:r>
    </w:p>
    <w:p w14:paraId="500E580E" w14:textId="77777777" w:rsidR="00510928" w:rsidRPr="00510928" w:rsidRDefault="00510928" w:rsidP="00510928">
      <w:pPr>
        <w:pStyle w:val="EndNoteBibliography"/>
        <w:ind w:left="720" w:hanging="720"/>
        <w:rPr>
          <w:noProof/>
        </w:rPr>
      </w:pPr>
      <w:r w:rsidRPr="00510928">
        <w:rPr>
          <w:noProof/>
        </w:rPr>
        <w:t>3</w:t>
      </w:r>
      <w:r w:rsidRPr="00510928">
        <w:rPr>
          <w:noProof/>
        </w:rPr>
        <w:tab/>
        <w:t>Ramirez-Garrastacho, M.</w:t>
      </w:r>
      <w:r w:rsidRPr="00510928">
        <w:rPr>
          <w:i/>
          <w:noProof/>
        </w:rPr>
        <w:t xml:space="preserve"> et al.</w:t>
      </w:r>
      <w:r w:rsidRPr="00510928">
        <w:rPr>
          <w:noProof/>
        </w:rPr>
        <w:t xml:space="preserve"> Extracellular vesicles as a source of prostate cancer biomarkers in liquid biopsies: a decade of research. </w:t>
      </w:r>
      <w:r w:rsidRPr="00510928">
        <w:rPr>
          <w:i/>
          <w:noProof/>
        </w:rPr>
        <w:t>Br J Cancer</w:t>
      </w:r>
      <w:r w:rsidRPr="00510928">
        <w:rPr>
          <w:noProof/>
        </w:rPr>
        <w:t xml:space="preserve"> </w:t>
      </w:r>
      <w:r w:rsidRPr="00510928">
        <w:rPr>
          <w:b/>
          <w:noProof/>
        </w:rPr>
        <w:t>126</w:t>
      </w:r>
      <w:r w:rsidRPr="00510928">
        <w:rPr>
          <w:noProof/>
        </w:rPr>
        <w:t>, 331-350, doi:10.1038/s41416-021-01610-8 (2022).</w:t>
      </w:r>
    </w:p>
    <w:p w14:paraId="420774CC" w14:textId="77777777" w:rsidR="00510928" w:rsidRPr="00510928" w:rsidRDefault="00510928" w:rsidP="00510928">
      <w:pPr>
        <w:pStyle w:val="EndNoteBibliography"/>
        <w:ind w:left="720" w:hanging="720"/>
        <w:rPr>
          <w:noProof/>
        </w:rPr>
      </w:pPr>
      <w:r w:rsidRPr="00510928">
        <w:rPr>
          <w:noProof/>
        </w:rPr>
        <w:t>4</w:t>
      </w:r>
      <w:r w:rsidRPr="00510928">
        <w:rPr>
          <w:noProof/>
        </w:rPr>
        <w:tab/>
        <w:t>Norman, M.</w:t>
      </w:r>
      <w:r w:rsidRPr="00510928">
        <w:rPr>
          <w:i/>
          <w:noProof/>
        </w:rPr>
        <w:t xml:space="preserve"> et al.</w:t>
      </w:r>
      <w:r w:rsidRPr="00510928">
        <w:rPr>
          <w:noProof/>
        </w:rPr>
        <w:t xml:space="preserve"> L1CAM is not associated with extracellular vesicles in human cerebrospinal fluid or plasma. </w:t>
      </w:r>
      <w:r w:rsidRPr="00510928">
        <w:rPr>
          <w:i/>
          <w:noProof/>
        </w:rPr>
        <w:t>Nat Methods</w:t>
      </w:r>
      <w:r w:rsidRPr="00510928">
        <w:rPr>
          <w:noProof/>
        </w:rPr>
        <w:t xml:space="preserve"> </w:t>
      </w:r>
      <w:r w:rsidRPr="00510928">
        <w:rPr>
          <w:b/>
          <w:noProof/>
        </w:rPr>
        <w:t>18</w:t>
      </w:r>
      <w:r w:rsidRPr="00510928">
        <w:rPr>
          <w:noProof/>
        </w:rPr>
        <w:t>, 631-634, doi:10.1038/s41592-021-01174-8 (2021).</w:t>
      </w:r>
    </w:p>
    <w:p w14:paraId="55C0CEAC" w14:textId="77777777" w:rsidR="00510928" w:rsidRPr="00510928" w:rsidRDefault="00510928" w:rsidP="00510928">
      <w:pPr>
        <w:pStyle w:val="EndNoteBibliography"/>
        <w:ind w:left="720" w:hanging="720"/>
        <w:rPr>
          <w:noProof/>
        </w:rPr>
      </w:pPr>
      <w:r w:rsidRPr="00510928">
        <w:rPr>
          <w:noProof/>
        </w:rPr>
        <w:t>5</w:t>
      </w:r>
      <w:r w:rsidRPr="00510928">
        <w:rPr>
          <w:noProof/>
        </w:rPr>
        <w:tab/>
        <w:t>Ter-Ovanesyan, D.</w:t>
      </w:r>
      <w:r w:rsidRPr="00510928">
        <w:rPr>
          <w:i/>
          <w:noProof/>
        </w:rPr>
        <w:t xml:space="preserve"> et al.</w:t>
      </w:r>
      <w:r w:rsidRPr="00510928">
        <w:rPr>
          <w:noProof/>
        </w:rPr>
        <w:t xml:space="preserve"> Framework for rapid comparison of extracellular vesicle isolation methods. </w:t>
      </w:r>
      <w:r w:rsidRPr="00510928">
        <w:rPr>
          <w:i/>
          <w:noProof/>
        </w:rPr>
        <w:t>Elife</w:t>
      </w:r>
      <w:r w:rsidRPr="00510928">
        <w:rPr>
          <w:noProof/>
        </w:rPr>
        <w:t xml:space="preserve"> </w:t>
      </w:r>
      <w:r w:rsidRPr="00510928">
        <w:rPr>
          <w:b/>
          <w:noProof/>
        </w:rPr>
        <w:t>10</w:t>
      </w:r>
      <w:r w:rsidRPr="00510928">
        <w:rPr>
          <w:noProof/>
        </w:rPr>
        <w:t>, doi:10.7554/eLife.70725 (2021).</w:t>
      </w:r>
    </w:p>
    <w:p w14:paraId="644F1F14" w14:textId="77777777" w:rsidR="00510928" w:rsidRPr="00510928" w:rsidRDefault="00510928" w:rsidP="00510928">
      <w:pPr>
        <w:pStyle w:val="EndNoteBibliography"/>
        <w:ind w:left="720" w:hanging="720"/>
        <w:rPr>
          <w:noProof/>
        </w:rPr>
      </w:pPr>
      <w:r w:rsidRPr="00510928">
        <w:rPr>
          <w:noProof/>
        </w:rPr>
        <w:t>6</w:t>
      </w:r>
      <w:r w:rsidRPr="00510928">
        <w:rPr>
          <w:noProof/>
        </w:rPr>
        <w:tab/>
        <w:t>Ter-Ovanesyan, D.</w:t>
      </w:r>
      <w:r w:rsidRPr="00510928">
        <w:rPr>
          <w:i/>
          <w:noProof/>
        </w:rPr>
        <w:t xml:space="preserve"> et al.</w:t>
      </w:r>
      <w:r w:rsidRPr="00510928">
        <w:rPr>
          <w:noProof/>
        </w:rPr>
        <w:t xml:space="preserve"> Improved isolation of extracellular vesicles by removal of both free proteins and lipoproteins. </w:t>
      </w:r>
      <w:r w:rsidRPr="00510928">
        <w:rPr>
          <w:i/>
          <w:noProof/>
        </w:rPr>
        <w:t>Elife</w:t>
      </w:r>
      <w:r w:rsidRPr="00510928">
        <w:rPr>
          <w:noProof/>
        </w:rPr>
        <w:t xml:space="preserve"> </w:t>
      </w:r>
      <w:r w:rsidRPr="00510928">
        <w:rPr>
          <w:b/>
          <w:noProof/>
        </w:rPr>
        <w:t>12</w:t>
      </w:r>
      <w:r w:rsidRPr="00510928">
        <w:rPr>
          <w:noProof/>
        </w:rPr>
        <w:t>, doi:10.7554/eLife.86394 (2023).</w:t>
      </w:r>
    </w:p>
    <w:p w14:paraId="17C02156" w14:textId="77777777" w:rsidR="00510928" w:rsidRPr="00510928" w:rsidRDefault="00510928" w:rsidP="00510928">
      <w:pPr>
        <w:pStyle w:val="EndNoteBibliography"/>
        <w:ind w:left="720" w:hanging="720"/>
        <w:rPr>
          <w:noProof/>
        </w:rPr>
      </w:pPr>
      <w:r w:rsidRPr="00510928">
        <w:rPr>
          <w:noProof/>
        </w:rPr>
        <w:t>7</w:t>
      </w:r>
      <w:r w:rsidRPr="00510928">
        <w:rPr>
          <w:noProof/>
        </w:rPr>
        <w:tab/>
        <w:t xml:space="preserve">UniProt, C. UniProt: the Universal Protein Knowledgebase in 2023. </w:t>
      </w:r>
      <w:r w:rsidRPr="00510928">
        <w:rPr>
          <w:i/>
          <w:noProof/>
        </w:rPr>
        <w:t>Nucleic Acids Res</w:t>
      </w:r>
      <w:r w:rsidRPr="00510928">
        <w:rPr>
          <w:noProof/>
        </w:rPr>
        <w:t xml:space="preserve"> </w:t>
      </w:r>
      <w:r w:rsidRPr="00510928">
        <w:rPr>
          <w:b/>
          <w:noProof/>
        </w:rPr>
        <w:t>51</w:t>
      </w:r>
      <w:r w:rsidRPr="00510928">
        <w:rPr>
          <w:noProof/>
        </w:rPr>
        <w:t>, D523-D531, doi:10.1093/nar/gkac1052 (2023).</w:t>
      </w:r>
    </w:p>
    <w:p w14:paraId="7D171DFC" w14:textId="77777777" w:rsidR="00510928" w:rsidRPr="00510928" w:rsidRDefault="00510928" w:rsidP="00510928">
      <w:pPr>
        <w:pStyle w:val="EndNoteBibliography"/>
        <w:ind w:left="720" w:hanging="720"/>
        <w:rPr>
          <w:noProof/>
        </w:rPr>
      </w:pPr>
      <w:r w:rsidRPr="00510928">
        <w:rPr>
          <w:noProof/>
        </w:rPr>
        <w:t>8</w:t>
      </w:r>
      <w:r w:rsidRPr="00510928">
        <w:rPr>
          <w:noProof/>
        </w:rPr>
        <w:tab/>
        <w:t xml:space="preserve">De Strooper, B. Proteases and proteolysis in Alzheimer disease: a multifactorial view on the disease process. </w:t>
      </w:r>
      <w:r w:rsidRPr="00510928">
        <w:rPr>
          <w:i/>
          <w:noProof/>
        </w:rPr>
        <w:t>Physiol Rev</w:t>
      </w:r>
      <w:r w:rsidRPr="00510928">
        <w:rPr>
          <w:noProof/>
        </w:rPr>
        <w:t xml:space="preserve"> </w:t>
      </w:r>
      <w:r w:rsidRPr="00510928">
        <w:rPr>
          <w:b/>
          <w:noProof/>
        </w:rPr>
        <w:t>90</w:t>
      </w:r>
      <w:r w:rsidRPr="00510928">
        <w:rPr>
          <w:noProof/>
        </w:rPr>
        <w:t>, 465-494, doi:10.1152/physrev.00023.2009 (2010).</w:t>
      </w:r>
    </w:p>
    <w:p w14:paraId="6E853EB8" w14:textId="77777777" w:rsidR="00510928" w:rsidRPr="00510928" w:rsidRDefault="00510928" w:rsidP="00510928">
      <w:pPr>
        <w:pStyle w:val="EndNoteBibliography"/>
        <w:ind w:left="720" w:hanging="720"/>
        <w:rPr>
          <w:noProof/>
        </w:rPr>
      </w:pPr>
      <w:r w:rsidRPr="00510928">
        <w:rPr>
          <w:noProof/>
        </w:rPr>
        <w:t>9</w:t>
      </w:r>
      <w:r w:rsidRPr="00510928">
        <w:rPr>
          <w:noProof/>
        </w:rPr>
        <w:tab/>
        <w:t>Zhang, Y.</w:t>
      </w:r>
      <w:r w:rsidRPr="00510928">
        <w:rPr>
          <w:i/>
          <w:noProof/>
        </w:rPr>
        <w:t xml:space="preserve"> et al.</w:t>
      </w:r>
      <w:r w:rsidRPr="00510928">
        <w:rPr>
          <w:noProof/>
        </w:rPr>
        <w:t xml:space="preserve"> Purification and Characterization of Progenitor and Mature Human Astrocytes Reveals Transcriptional and Functional Differences with Mouse. </w:t>
      </w:r>
      <w:r w:rsidRPr="00510928">
        <w:rPr>
          <w:i/>
          <w:noProof/>
        </w:rPr>
        <w:t>Neuron</w:t>
      </w:r>
      <w:r w:rsidRPr="00510928">
        <w:rPr>
          <w:noProof/>
        </w:rPr>
        <w:t xml:space="preserve"> </w:t>
      </w:r>
      <w:r w:rsidRPr="00510928">
        <w:rPr>
          <w:b/>
          <w:noProof/>
        </w:rPr>
        <w:t>89</w:t>
      </w:r>
      <w:r w:rsidRPr="00510928">
        <w:rPr>
          <w:noProof/>
        </w:rPr>
        <w:t>, 37-53, doi:10.1016/j.neuron.2015.11.013 (2016).</w:t>
      </w:r>
    </w:p>
    <w:p w14:paraId="64BA01D9" w14:textId="77777777" w:rsidR="00510928" w:rsidRPr="00510928" w:rsidRDefault="00510928" w:rsidP="00510928">
      <w:pPr>
        <w:pStyle w:val="EndNoteBibliography"/>
        <w:ind w:left="720" w:hanging="720"/>
        <w:rPr>
          <w:noProof/>
        </w:rPr>
      </w:pPr>
      <w:r w:rsidRPr="00510928">
        <w:rPr>
          <w:noProof/>
        </w:rPr>
        <w:t>10</w:t>
      </w:r>
      <w:r w:rsidRPr="00510928">
        <w:rPr>
          <w:noProof/>
        </w:rPr>
        <w:tab/>
        <w:t>Aebersold, R.</w:t>
      </w:r>
      <w:r w:rsidRPr="00510928">
        <w:rPr>
          <w:i/>
          <w:noProof/>
        </w:rPr>
        <w:t xml:space="preserve"> et al.</w:t>
      </w:r>
      <w:r w:rsidRPr="00510928">
        <w:rPr>
          <w:noProof/>
        </w:rPr>
        <w:t xml:space="preserve"> How many human proteoforms are there? </w:t>
      </w:r>
      <w:r w:rsidRPr="00510928">
        <w:rPr>
          <w:i/>
          <w:noProof/>
        </w:rPr>
        <w:t>Nat Chem Biol</w:t>
      </w:r>
      <w:r w:rsidRPr="00510928">
        <w:rPr>
          <w:noProof/>
        </w:rPr>
        <w:t xml:space="preserve"> </w:t>
      </w:r>
      <w:r w:rsidRPr="00510928">
        <w:rPr>
          <w:b/>
          <w:noProof/>
        </w:rPr>
        <w:t>14</w:t>
      </w:r>
      <w:r w:rsidRPr="00510928">
        <w:rPr>
          <w:noProof/>
        </w:rPr>
        <w:t>, 206-214, doi:10.1038/nchembio.2576 (2018).</w:t>
      </w:r>
    </w:p>
    <w:p w14:paraId="3A4EA43C" w14:textId="02236971" w:rsidR="00236121" w:rsidRDefault="007C3B4A" w:rsidP="009C02F6">
      <w:pPr>
        <w:pStyle w:val="ListParagraph"/>
      </w:pPr>
      <w:r>
        <w:fldChar w:fldCharType="end"/>
      </w:r>
    </w:p>
    <w:sectPr w:rsidR="0023612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ydney D'Amaddio" w:date="2023-11-28T16:57:00Z" w:initials="SD">
    <w:p w14:paraId="70A5AF7A" w14:textId="0F4D1E66" w:rsidR="00C71A20" w:rsidRDefault="00C71A20">
      <w:pPr>
        <w:pStyle w:val="CommentText"/>
      </w:pPr>
      <w:r>
        <w:rPr>
          <w:rStyle w:val="CommentReference"/>
        </w:rPr>
        <w:annotationRef/>
      </w:r>
      <w:r>
        <w:t>Should the V be lowercase?</w:t>
      </w:r>
    </w:p>
  </w:comment>
  <w:comment w:id="1" w:author="Sydney D'Amaddio" w:date="2023-11-28T16:59:00Z" w:initials="SD">
    <w:p w14:paraId="1BE631D6" w14:textId="2F2B9026" w:rsidR="00C71A20" w:rsidRDefault="00C71A20">
      <w:pPr>
        <w:pStyle w:val="CommentText"/>
      </w:pPr>
      <w:r>
        <w:rPr>
          <w:rStyle w:val="CommentReference"/>
        </w:rPr>
        <w:annotationRef/>
      </w:r>
      <w:r>
        <w:t>I think it might be better to just say soluble proteins</w:t>
      </w:r>
    </w:p>
  </w:comment>
  <w:comment w:id="2" w:author="Sydney D'Amaddio" w:date="2023-11-28T17:00:00Z" w:initials="SD">
    <w:p w14:paraId="3545D7F9" w14:textId="7513A7B0" w:rsidR="00C71A20" w:rsidRDefault="00C71A20">
      <w:pPr>
        <w:pStyle w:val="CommentText"/>
      </w:pPr>
      <w:r>
        <w:rPr>
          <w:rStyle w:val="CommentReference"/>
        </w:rPr>
        <w:annotationRef/>
      </w:r>
      <w:r>
        <w:t xml:space="preserve">I think it might sound better to say “soluble protein fractions are </w:t>
      </w:r>
      <w:proofErr w:type="gramStart"/>
      <w:r>
        <w:t>more dense</w:t>
      </w:r>
      <w:proofErr w:type="gramEnd"/>
      <w:r>
        <w:t xml:space="preserve"> in protein than the EV fractions on a scale of several orders of magnitude” </w:t>
      </w:r>
    </w:p>
  </w:comment>
  <w:comment w:id="3" w:author="Sydney D'Amaddio" w:date="2023-11-28T17:01:00Z" w:initials="SD">
    <w:p w14:paraId="0E150646" w14:textId="3C7EC09B" w:rsidR="00C71A20" w:rsidRDefault="00C71A20">
      <w:pPr>
        <w:pStyle w:val="CommentText"/>
      </w:pPr>
      <w:r>
        <w:rPr>
          <w:rStyle w:val="CommentReference"/>
        </w:rPr>
        <w:annotationRef/>
      </w:r>
      <w:r>
        <w:t>Should this be in all caps?</w:t>
      </w:r>
    </w:p>
  </w:comment>
  <w:comment w:id="4" w:author="Sydney D'Amaddio" w:date="2023-11-28T17:02:00Z" w:initials="SD">
    <w:p w14:paraId="65AFE17C" w14:textId="1C26E720" w:rsidR="00C71A20" w:rsidRDefault="00C71A20">
      <w:pPr>
        <w:pStyle w:val="CommentText"/>
      </w:pPr>
      <w:r>
        <w:rPr>
          <w:rStyle w:val="CommentReference"/>
        </w:rPr>
        <w:annotationRef/>
      </w:r>
      <w:r>
        <w:t xml:space="preserve">Might be better to say “primarily &gt;13” because we do see some free protein in the EV fractions as well </w:t>
      </w:r>
    </w:p>
  </w:comment>
  <w:comment w:id="5" w:author="Sydney D'Amaddio" w:date="2023-11-28T17:04:00Z" w:initials="SD">
    <w:p w14:paraId="1B7D6DED" w14:textId="0F022147" w:rsidR="00C71A20" w:rsidRDefault="00C71A20">
      <w:pPr>
        <w:pStyle w:val="CommentText"/>
      </w:pPr>
      <w:r>
        <w:rPr>
          <w:rStyle w:val="CommentReference"/>
        </w:rPr>
        <w:annotationRef/>
      </w:r>
      <w:r>
        <w:t>Do we need to say that CD63 and CD81 have previously been shown to be EV-bound?</w:t>
      </w:r>
    </w:p>
  </w:comment>
  <w:comment w:id="6" w:author="Sydney D'Amaddio" w:date="2023-11-28T17:04:00Z" w:initials="SD">
    <w:p w14:paraId="5FC35730" w14:textId="0E377EEC" w:rsidR="00C71A20" w:rsidRDefault="00C71A20">
      <w:pPr>
        <w:pStyle w:val="CommentText"/>
      </w:pPr>
      <w:r>
        <w:rPr>
          <w:rStyle w:val="CommentReference"/>
        </w:rPr>
        <w:annotationRef/>
      </w:r>
      <w:r>
        <w:t xml:space="preserve">I have since changed the way of identifying which proteins are EV-bound. Might be hard to explain here but I typed up some quick notes in </w:t>
      </w:r>
      <w:proofErr w:type="spellStart"/>
      <w:r>
        <w:t>Benchling</w:t>
      </w:r>
      <w:proofErr w:type="spellEnd"/>
      <w:r>
        <w:t xml:space="preserve"> (</w:t>
      </w:r>
      <w:hyperlink r:id="rId1" w:history="1">
        <w:r w:rsidR="00FE0D73" w:rsidRPr="0011054E">
          <w:rPr>
            <w:rStyle w:val="Hyperlink"/>
          </w:rPr>
          <w:t>https://benchling.com/s/etr-2Ev6Npyc6J1zrat8tQz0?m=slm-gTHbs1RydX2oysfQnndx</w:t>
        </w:r>
      </w:hyperlink>
      <w:r>
        <w:t>)</w:t>
      </w:r>
      <w:r w:rsidR="00FE0D73">
        <w:t>, let me know if it doesn’t make sense or if you would like me to re-write it more formally</w:t>
      </w:r>
    </w:p>
  </w:comment>
  <w:comment w:id="7" w:author="Sydney D'Amaddio" w:date="2023-11-28T17:15:00Z" w:initials="SD">
    <w:p w14:paraId="020CD20B" w14:textId="4ED8B8BE" w:rsidR="00FE0D73" w:rsidRDefault="00FE0D73">
      <w:pPr>
        <w:pStyle w:val="CommentText"/>
      </w:pPr>
      <w:r>
        <w:rPr>
          <w:rStyle w:val="CommentReference"/>
        </w:rPr>
        <w:annotationRef/>
      </w:r>
      <w:r>
        <w:t xml:space="preserve">Currently using the deep learning transmembrane helices; midden </w:t>
      </w:r>
      <w:proofErr w:type="spellStart"/>
      <w:r>
        <w:t>markov</w:t>
      </w:r>
      <w:proofErr w:type="spellEnd"/>
      <w:r>
        <w:t xml:space="preserve"> model (Deep TMHMM) platform—have some notes on this that may be good to mention but I can post in </w:t>
      </w:r>
      <w:proofErr w:type="spellStart"/>
      <w:r>
        <w:t>benchling</w:t>
      </w:r>
      <w:proofErr w:type="spellEnd"/>
      <w:r>
        <w:t xml:space="preserve"> later</w:t>
      </w:r>
    </w:p>
  </w:comment>
  <w:comment w:id="8" w:author="Sydney D'Amaddio" w:date="2023-11-28T17:22:00Z" w:initials="SD">
    <w:p w14:paraId="59C9D723" w14:textId="272F5A2B" w:rsidR="00FE0D73" w:rsidRDefault="00FE0D73">
      <w:pPr>
        <w:pStyle w:val="CommentText"/>
      </w:pPr>
      <w:r>
        <w:rPr>
          <w:rStyle w:val="CommentReference"/>
        </w:rPr>
        <w:annotationRef/>
      </w:r>
      <w:r>
        <w:t xml:space="preserve">This wasn’t analyzed based on the amount, I ran an </w:t>
      </w:r>
      <w:proofErr w:type="spellStart"/>
      <w:r>
        <w:t>anova</w:t>
      </w:r>
      <w:proofErr w:type="spellEnd"/>
      <w:r>
        <w:t xml:space="preserve"> test to see in which assays there was a statistically significant difference between the three sample pools (</w:t>
      </w:r>
      <w:r w:rsidRPr="00FE0D73">
        <w:t>https://benchling.com/s/etr-MSVmHbcrNKwlIcuUY6HU?m=slm-moYPIzcoC8L7xNEE9YhQ</w:t>
      </w:r>
      <w:r>
        <w:t>)</w:t>
      </w:r>
    </w:p>
  </w:comment>
  <w:comment w:id="9" w:author="Sydney D'Amaddio" w:date="2023-11-28T17:21:00Z" w:initials="SD">
    <w:p w14:paraId="5841B92B" w14:textId="6F5CE4FE" w:rsidR="00FE0D73" w:rsidRDefault="00FE0D73">
      <w:pPr>
        <w:pStyle w:val="CommentText"/>
      </w:pPr>
      <w:r>
        <w:rPr>
          <w:rStyle w:val="CommentReference"/>
        </w:rPr>
        <w:annotationRef/>
      </w:r>
      <w:r>
        <w:t xml:space="preserve">Not using the </w:t>
      </w:r>
      <w:proofErr w:type="spellStart"/>
      <w:r>
        <w:t>UniProt</w:t>
      </w:r>
      <w:proofErr w:type="spellEnd"/>
      <w:r>
        <w:t xml:space="preserve"> dataset (see earlier comment)</w:t>
      </w:r>
    </w:p>
  </w:comment>
  <w:comment w:id="10" w:author="Sydney D'Amaddio" w:date="2023-11-28T17:23:00Z" w:initials="SD">
    <w:p w14:paraId="5EA2FE0F" w14:textId="67432F0B" w:rsidR="00FE0D73" w:rsidRDefault="00FE0D73">
      <w:pPr>
        <w:pStyle w:val="CommentText"/>
      </w:pPr>
      <w:r>
        <w:rPr>
          <w:rStyle w:val="CommentReference"/>
        </w:rPr>
        <w:annotationRef/>
      </w:r>
      <w:r>
        <w:t>I think it might be better to say just “Using the OLINK platform…” and explain exactly what OLINK is when it is first mentioned earlier in the paper</w:t>
      </w:r>
    </w:p>
  </w:comment>
  <w:comment w:id="11" w:author="Sydney D'Amaddio" w:date="2023-11-28T17:25:00Z" w:initials="SD">
    <w:p w14:paraId="04ABF535" w14:textId="6529940B" w:rsidR="00F55BAB" w:rsidRDefault="00F55BAB">
      <w:pPr>
        <w:pStyle w:val="CommentText"/>
      </w:pPr>
      <w:r>
        <w:rPr>
          <w:rStyle w:val="CommentReference"/>
        </w:rPr>
        <w:annotationRef/>
      </w:r>
      <w:r>
        <w:t>I think we should also include our raw SIMOA file plus the code to analyze it so it is consistent with the way we analyzed the OLINK data and the reader can easily follow all the analysis</w:t>
      </w:r>
    </w:p>
  </w:comment>
  <w:comment w:id="12" w:author="Sydney D'Amaddio" w:date="2023-11-28T17:26:00Z" w:initials="SD">
    <w:p w14:paraId="7DFD3891" w14:textId="77777777" w:rsidR="00F55BAB" w:rsidRDefault="00F55BAB">
      <w:pPr>
        <w:pStyle w:val="CommentText"/>
      </w:pPr>
      <w:r>
        <w:rPr>
          <w:rStyle w:val="CommentReference"/>
        </w:rPr>
        <w:annotationRef/>
      </w:r>
      <w:r>
        <w:t xml:space="preserve">Citation for </w:t>
      </w:r>
      <w:proofErr w:type="spellStart"/>
      <w:r>
        <w:t>DeepTMHMM</w:t>
      </w:r>
      <w:proofErr w:type="spellEnd"/>
      <w:r>
        <w:t xml:space="preserve">: </w:t>
      </w:r>
    </w:p>
    <w:p w14:paraId="18FF6CEC" w14:textId="77777777" w:rsidR="00F55BAB" w:rsidRPr="00F55BAB" w:rsidRDefault="00F55BAB" w:rsidP="00F55BAB">
      <w:pPr>
        <w:pBdr>
          <w:top w:val="single" w:sz="2" w:space="10" w:color="E5E7EB"/>
          <w:left w:val="single" w:sz="2" w:space="11" w:color="E5E7EB"/>
          <w:bottom w:val="single" w:sz="2" w:space="9" w:color="E5E7EB"/>
          <w:right w:val="single" w:sz="2" w:space="11" w:color="E5E7EB"/>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50" w:after="150"/>
        <w:rPr>
          <w:rFonts w:ascii="Courier New" w:eastAsia="Times New Roman" w:hAnsi="Courier New" w:cs="Courier New"/>
          <w:color w:val="1C2127"/>
          <w:kern w:val="0"/>
          <w:sz w:val="20"/>
          <w:szCs w:val="20"/>
          <w14:ligatures w14:val="none"/>
        </w:rPr>
      </w:pPr>
      <w:r w:rsidRPr="00F55BAB">
        <w:rPr>
          <w:rFonts w:ascii="Courier New" w:eastAsia="Times New Roman" w:hAnsi="Courier New" w:cs="Courier New"/>
          <w:color w:val="1C2127"/>
          <w:kern w:val="0"/>
          <w:sz w:val="20"/>
          <w:szCs w:val="20"/>
          <w14:ligatures w14:val="none"/>
        </w:rPr>
        <w:t xml:space="preserve">Jeppe </w:t>
      </w:r>
      <w:proofErr w:type="spellStart"/>
      <w:r w:rsidRPr="00F55BAB">
        <w:rPr>
          <w:rFonts w:ascii="Courier New" w:eastAsia="Times New Roman" w:hAnsi="Courier New" w:cs="Courier New"/>
          <w:color w:val="1C2127"/>
          <w:kern w:val="0"/>
          <w:sz w:val="20"/>
          <w:szCs w:val="20"/>
          <w14:ligatures w14:val="none"/>
        </w:rPr>
        <w:t>Hallgren</w:t>
      </w:r>
      <w:proofErr w:type="spellEnd"/>
      <w:r w:rsidRPr="00F55BAB">
        <w:rPr>
          <w:rFonts w:ascii="Courier New" w:eastAsia="Times New Roman" w:hAnsi="Courier New" w:cs="Courier New"/>
          <w:color w:val="1C2127"/>
          <w:kern w:val="0"/>
          <w:sz w:val="20"/>
          <w:szCs w:val="20"/>
          <w14:ligatures w14:val="none"/>
        </w:rPr>
        <w:t xml:space="preserve">, Konstantinos D. </w:t>
      </w:r>
      <w:proofErr w:type="spellStart"/>
      <w:r w:rsidRPr="00F55BAB">
        <w:rPr>
          <w:rFonts w:ascii="Courier New" w:eastAsia="Times New Roman" w:hAnsi="Courier New" w:cs="Courier New"/>
          <w:color w:val="1C2127"/>
          <w:kern w:val="0"/>
          <w:sz w:val="20"/>
          <w:szCs w:val="20"/>
          <w14:ligatures w14:val="none"/>
        </w:rPr>
        <w:t>Tsirigos</w:t>
      </w:r>
      <w:proofErr w:type="spellEnd"/>
      <w:r w:rsidRPr="00F55BAB">
        <w:rPr>
          <w:rFonts w:ascii="Courier New" w:eastAsia="Times New Roman" w:hAnsi="Courier New" w:cs="Courier New"/>
          <w:color w:val="1C2127"/>
          <w:kern w:val="0"/>
          <w:sz w:val="20"/>
          <w:szCs w:val="20"/>
          <w14:ligatures w14:val="none"/>
        </w:rPr>
        <w:t xml:space="preserve">, Mads D. Pedersen, José Juan Almagro Armenteros, Paolo </w:t>
      </w:r>
      <w:proofErr w:type="spellStart"/>
      <w:r w:rsidRPr="00F55BAB">
        <w:rPr>
          <w:rFonts w:ascii="Courier New" w:eastAsia="Times New Roman" w:hAnsi="Courier New" w:cs="Courier New"/>
          <w:color w:val="1C2127"/>
          <w:kern w:val="0"/>
          <w:sz w:val="20"/>
          <w:szCs w:val="20"/>
          <w14:ligatures w14:val="none"/>
        </w:rPr>
        <w:t>Marcatili</w:t>
      </w:r>
      <w:proofErr w:type="spellEnd"/>
      <w:r w:rsidRPr="00F55BAB">
        <w:rPr>
          <w:rFonts w:ascii="Courier New" w:eastAsia="Times New Roman" w:hAnsi="Courier New" w:cs="Courier New"/>
          <w:color w:val="1C2127"/>
          <w:kern w:val="0"/>
          <w:sz w:val="20"/>
          <w:szCs w:val="20"/>
          <w14:ligatures w14:val="none"/>
        </w:rPr>
        <w:t xml:space="preserve">, Henrik Nielsen, Anders Krogh and Ole </w:t>
      </w:r>
      <w:proofErr w:type="spellStart"/>
      <w:r w:rsidRPr="00F55BAB">
        <w:rPr>
          <w:rFonts w:ascii="Courier New" w:eastAsia="Times New Roman" w:hAnsi="Courier New" w:cs="Courier New"/>
          <w:color w:val="1C2127"/>
          <w:kern w:val="0"/>
          <w:sz w:val="20"/>
          <w:szCs w:val="20"/>
          <w14:ligatures w14:val="none"/>
        </w:rPr>
        <w:t>Winther</w:t>
      </w:r>
      <w:proofErr w:type="spellEnd"/>
      <w:r w:rsidRPr="00F55BAB">
        <w:rPr>
          <w:rFonts w:ascii="Courier New" w:eastAsia="Times New Roman" w:hAnsi="Courier New" w:cs="Courier New"/>
          <w:color w:val="1C2127"/>
          <w:kern w:val="0"/>
          <w:sz w:val="20"/>
          <w:szCs w:val="20"/>
          <w14:ligatures w14:val="none"/>
        </w:rPr>
        <w:t xml:space="preserve"> (2022). </w:t>
      </w:r>
      <w:proofErr w:type="spellStart"/>
      <w:r w:rsidRPr="00F55BAB">
        <w:rPr>
          <w:rFonts w:ascii="Courier New" w:eastAsia="Times New Roman" w:hAnsi="Courier New" w:cs="Courier New"/>
          <w:color w:val="1C2127"/>
          <w:kern w:val="0"/>
          <w:sz w:val="20"/>
          <w:szCs w:val="20"/>
          <w14:ligatures w14:val="none"/>
        </w:rPr>
        <w:t>DeepTMHMM</w:t>
      </w:r>
      <w:proofErr w:type="spellEnd"/>
      <w:r w:rsidRPr="00F55BAB">
        <w:rPr>
          <w:rFonts w:ascii="Courier New" w:eastAsia="Times New Roman" w:hAnsi="Courier New" w:cs="Courier New"/>
          <w:color w:val="1C2127"/>
          <w:kern w:val="0"/>
          <w:sz w:val="20"/>
          <w:szCs w:val="20"/>
          <w14:ligatures w14:val="none"/>
        </w:rPr>
        <w:t xml:space="preserve"> predicts alpha and beta transmembrane proteins using deep neural networks. https://doi.org/10.1101/2022.04.08.487609</w:t>
      </w:r>
    </w:p>
    <w:p w14:paraId="07215AEB" w14:textId="63D1AD96" w:rsidR="00F55BAB" w:rsidRDefault="00F55BAB">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0A5AF7A" w15:done="0"/>
  <w15:commentEx w15:paraId="1BE631D6" w15:done="0"/>
  <w15:commentEx w15:paraId="3545D7F9" w15:done="0"/>
  <w15:commentEx w15:paraId="0E150646" w15:done="0"/>
  <w15:commentEx w15:paraId="65AFE17C" w15:done="0"/>
  <w15:commentEx w15:paraId="1B7D6DED" w15:done="0"/>
  <w15:commentEx w15:paraId="5FC35730" w15:done="0"/>
  <w15:commentEx w15:paraId="020CD20B" w15:done="0"/>
  <w15:commentEx w15:paraId="59C9D723" w15:done="0"/>
  <w15:commentEx w15:paraId="5841B92B" w15:done="0"/>
  <w15:commentEx w15:paraId="5EA2FE0F" w15:done="0"/>
  <w15:commentEx w15:paraId="04ABF535" w15:done="0"/>
  <w15:commentEx w15:paraId="07215AE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A5AF7A" w16cid:durableId="29109A6F"/>
  <w16cid:commentId w16cid:paraId="1BE631D6" w16cid:durableId="29109AE1"/>
  <w16cid:commentId w16cid:paraId="3545D7F9" w16cid:durableId="29109B11"/>
  <w16cid:commentId w16cid:paraId="0E150646" w16cid:durableId="29109B7C"/>
  <w16cid:commentId w16cid:paraId="65AFE17C" w16cid:durableId="29109BB6"/>
  <w16cid:commentId w16cid:paraId="1B7D6DED" w16cid:durableId="29109C04"/>
  <w16cid:commentId w16cid:paraId="5FC35730" w16cid:durableId="29109C35"/>
  <w16cid:commentId w16cid:paraId="020CD20B" w16cid:durableId="29109EB9"/>
  <w16cid:commentId w16cid:paraId="59C9D723" w16cid:durableId="2910A049"/>
  <w16cid:commentId w16cid:paraId="5841B92B" w16cid:durableId="2910A01E"/>
  <w16cid:commentId w16cid:paraId="5EA2FE0F" w16cid:durableId="2910A0A4"/>
  <w16cid:commentId w16cid:paraId="04ABF535" w16cid:durableId="2910A10C"/>
  <w16cid:commentId w16cid:paraId="07215AEB" w16cid:durableId="2910A15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50293A"/>
    <w:multiLevelType w:val="hybridMultilevel"/>
    <w:tmpl w:val="CDF0069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025301D"/>
    <w:multiLevelType w:val="hybridMultilevel"/>
    <w:tmpl w:val="FE1AD6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71C492C"/>
    <w:multiLevelType w:val="hybridMultilevel"/>
    <w:tmpl w:val="AECAFE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9F74116"/>
    <w:multiLevelType w:val="hybridMultilevel"/>
    <w:tmpl w:val="5DC4A4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A9875F0"/>
    <w:multiLevelType w:val="hybridMultilevel"/>
    <w:tmpl w:val="1E5AEB0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699014F"/>
    <w:multiLevelType w:val="hybridMultilevel"/>
    <w:tmpl w:val="86B089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7BF5C62"/>
    <w:multiLevelType w:val="hybridMultilevel"/>
    <w:tmpl w:val="F25A0E1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3"/>
  </w:num>
  <w:num w:numId="5">
    <w:abstractNumId w:val="5"/>
  </w:num>
  <w:num w:numId="6">
    <w:abstractNumId w:val="1"/>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ydney D'Amaddio">
    <w15:presenceInfo w15:providerId="None" w15:userId="Sydney D'Amaddi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9zp9fdaz0rapepdwx5sw55r5pwpzsfzf5f&quot;&gt;OLink&lt;record-ids&gt;&lt;item&gt;1&lt;/item&gt;&lt;item&gt;2&lt;/item&gt;&lt;item&gt;3&lt;/item&gt;&lt;item&gt;4&lt;/item&gt;&lt;item&gt;5&lt;/item&gt;&lt;item&gt;6&lt;/item&gt;&lt;item&gt;7&lt;/item&gt;&lt;item&gt;8&lt;/item&gt;&lt;item&gt;9&lt;/item&gt;&lt;item&gt;10&lt;/item&gt;&lt;/record-ids&gt;&lt;/item&gt;&lt;/Libraries&gt;"/>
  </w:docVars>
  <w:rsids>
    <w:rsidRoot w:val="0057700D"/>
    <w:rsid w:val="00011324"/>
    <w:rsid w:val="00011805"/>
    <w:rsid w:val="00017EE1"/>
    <w:rsid w:val="000277B9"/>
    <w:rsid w:val="000457CC"/>
    <w:rsid w:val="00046069"/>
    <w:rsid w:val="000503CB"/>
    <w:rsid w:val="00050F53"/>
    <w:rsid w:val="00071D7F"/>
    <w:rsid w:val="000738E3"/>
    <w:rsid w:val="000841E6"/>
    <w:rsid w:val="000929B7"/>
    <w:rsid w:val="000B23F7"/>
    <w:rsid w:val="000B422C"/>
    <w:rsid w:val="000B61DF"/>
    <w:rsid w:val="000C6FE2"/>
    <w:rsid w:val="000C7D67"/>
    <w:rsid w:val="000D05FE"/>
    <w:rsid w:val="000D0661"/>
    <w:rsid w:val="000D565C"/>
    <w:rsid w:val="000E42A3"/>
    <w:rsid w:val="0010601F"/>
    <w:rsid w:val="001073F6"/>
    <w:rsid w:val="001271C9"/>
    <w:rsid w:val="00130D38"/>
    <w:rsid w:val="00133BD8"/>
    <w:rsid w:val="00164162"/>
    <w:rsid w:val="00165115"/>
    <w:rsid w:val="00167B9A"/>
    <w:rsid w:val="00172AA8"/>
    <w:rsid w:val="00173A28"/>
    <w:rsid w:val="00187CFC"/>
    <w:rsid w:val="00191935"/>
    <w:rsid w:val="001941F0"/>
    <w:rsid w:val="001945E1"/>
    <w:rsid w:val="001A1302"/>
    <w:rsid w:val="001A7294"/>
    <w:rsid w:val="001C77A9"/>
    <w:rsid w:val="001D65E2"/>
    <w:rsid w:val="001E1919"/>
    <w:rsid w:val="001E1ACC"/>
    <w:rsid w:val="002063FE"/>
    <w:rsid w:val="0020741A"/>
    <w:rsid w:val="002141B5"/>
    <w:rsid w:val="00215476"/>
    <w:rsid w:val="00236121"/>
    <w:rsid w:val="00243F19"/>
    <w:rsid w:val="00260536"/>
    <w:rsid w:val="00260768"/>
    <w:rsid w:val="00265AD5"/>
    <w:rsid w:val="002664EB"/>
    <w:rsid w:val="002700F6"/>
    <w:rsid w:val="002709A1"/>
    <w:rsid w:val="0028438C"/>
    <w:rsid w:val="0028688F"/>
    <w:rsid w:val="002936D8"/>
    <w:rsid w:val="002A09D5"/>
    <w:rsid w:val="002A2DAC"/>
    <w:rsid w:val="002A6F06"/>
    <w:rsid w:val="002B0B21"/>
    <w:rsid w:val="002B496B"/>
    <w:rsid w:val="002C0D06"/>
    <w:rsid w:val="002C0EE0"/>
    <w:rsid w:val="002C6A49"/>
    <w:rsid w:val="002D5A36"/>
    <w:rsid w:val="002F723A"/>
    <w:rsid w:val="00302948"/>
    <w:rsid w:val="003060CA"/>
    <w:rsid w:val="00317A9F"/>
    <w:rsid w:val="00325B49"/>
    <w:rsid w:val="0035088E"/>
    <w:rsid w:val="003551EA"/>
    <w:rsid w:val="00376FED"/>
    <w:rsid w:val="00382203"/>
    <w:rsid w:val="00383DC2"/>
    <w:rsid w:val="003853F8"/>
    <w:rsid w:val="00386EDC"/>
    <w:rsid w:val="00391AF0"/>
    <w:rsid w:val="00393E3A"/>
    <w:rsid w:val="003A3A98"/>
    <w:rsid w:val="003B3B3F"/>
    <w:rsid w:val="003B4A3B"/>
    <w:rsid w:val="003C7533"/>
    <w:rsid w:val="003D796C"/>
    <w:rsid w:val="003E5A9F"/>
    <w:rsid w:val="003F6624"/>
    <w:rsid w:val="0040130E"/>
    <w:rsid w:val="00416547"/>
    <w:rsid w:val="00423D2C"/>
    <w:rsid w:val="004417D7"/>
    <w:rsid w:val="00441C10"/>
    <w:rsid w:val="004521DA"/>
    <w:rsid w:val="00453925"/>
    <w:rsid w:val="004641BA"/>
    <w:rsid w:val="00482555"/>
    <w:rsid w:val="00493E3D"/>
    <w:rsid w:val="004A2597"/>
    <w:rsid w:val="004A68E9"/>
    <w:rsid w:val="004B5FD8"/>
    <w:rsid w:val="004B7986"/>
    <w:rsid w:val="004E38F1"/>
    <w:rsid w:val="004E68AE"/>
    <w:rsid w:val="00500C11"/>
    <w:rsid w:val="0050186D"/>
    <w:rsid w:val="00503A95"/>
    <w:rsid w:val="00504163"/>
    <w:rsid w:val="00510928"/>
    <w:rsid w:val="0051795E"/>
    <w:rsid w:val="005257D3"/>
    <w:rsid w:val="005430D0"/>
    <w:rsid w:val="005479A4"/>
    <w:rsid w:val="00575A99"/>
    <w:rsid w:val="0057700D"/>
    <w:rsid w:val="00592E5D"/>
    <w:rsid w:val="005945B7"/>
    <w:rsid w:val="00596C37"/>
    <w:rsid w:val="005A38DA"/>
    <w:rsid w:val="005A6DF6"/>
    <w:rsid w:val="005B1986"/>
    <w:rsid w:val="005B19B5"/>
    <w:rsid w:val="005B43D5"/>
    <w:rsid w:val="005B48F0"/>
    <w:rsid w:val="005B6FAA"/>
    <w:rsid w:val="005C2D90"/>
    <w:rsid w:val="005D501D"/>
    <w:rsid w:val="005E1BE4"/>
    <w:rsid w:val="005F103E"/>
    <w:rsid w:val="005F474B"/>
    <w:rsid w:val="00602438"/>
    <w:rsid w:val="0060449E"/>
    <w:rsid w:val="00606E96"/>
    <w:rsid w:val="00610444"/>
    <w:rsid w:val="0061259E"/>
    <w:rsid w:val="006207C0"/>
    <w:rsid w:val="00630955"/>
    <w:rsid w:val="0063590C"/>
    <w:rsid w:val="00651C01"/>
    <w:rsid w:val="00657E07"/>
    <w:rsid w:val="00665274"/>
    <w:rsid w:val="00666DB7"/>
    <w:rsid w:val="00687CE7"/>
    <w:rsid w:val="00691680"/>
    <w:rsid w:val="006A1A5C"/>
    <w:rsid w:val="006A1FA8"/>
    <w:rsid w:val="006D026E"/>
    <w:rsid w:val="006D79B9"/>
    <w:rsid w:val="006E0640"/>
    <w:rsid w:val="006E4A9B"/>
    <w:rsid w:val="006F26BC"/>
    <w:rsid w:val="006F7A12"/>
    <w:rsid w:val="007007DA"/>
    <w:rsid w:val="007009B8"/>
    <w:rsid w:val="00700D37"/>
    <w:rsid w:val="007120FD"/>
    <w:rsid w:val="0073637C"/>
    <w:rsid w:val="007419DD"/>
    <w:rsid w:val="00755F3D"/>
    <w:rsid w:val="00764893"/>
    <w:rsid w:val="00765D0C"/>
    <w:rsid w:val="00765D44"/>
    <w:rsid w:val="0078192C"/>
    <w:rsid w:val="00785F98"/>
    <w:rsid w:val="00793329"/>
    <w:rsid w:val="00794496"/>
    <w:rsid w:val="007B0644"/>
    <w:rsid w:val="007B60D8"/>
    <w:rsid w:val="007C3B4A"/>
    <w:rsid w:val="007D0F6B"/>
    <w:rsid w:val="007E5AAD"/>
    <w:rsid w:val="007E5ADC"/>
    <w:rsid w:val="007F24B6"/>
    <w:rsid w:val="008031EF"/>
    <w:rsid w:val="00806635"/>
    <w:rsid w:val="008161D3"/>
    <w:rsid w:val="00841EF7"/>
    <w:rsid w:val="00845F5D"/>
    <w:rsid w:val="008465C1"/>
    <w:rsid w:val="0086141A"/>
    <w:rsid w:val="0088411C"/>
    <w:rsid w:val="00890F5E"/>
    <w:rsid w:val="008953CE"/>
    <w:rsid w:val="008962DB"/>
    <w:rsid w:val="008A3D35"/>
    <w:rsid w:val="008B7CC2"/>
    <w:rsid w:val="008C5256"/>
    <w:rsid w:val="008D7302"/>
    <w:rsid w:val="008F0F98"/>
    <w:rsid w:val="008F1E30"/>
    <w:rsid w:val="009003E2"/>
    <w:rsid w:val="009058B1"/>
    <w:rsid w:val="00907D95"/>
    <w:rsid w:val="00917101"/>
    <w:rsid w:val="009214C9"/>
    <w:rsid w:val="00937155"/>
    <w:rsid w:val="00951E63"/>
    <w:rsid w:val="00954A12"/>
    <w:rsid w:val="009761D1"/>
    <w:rsid w:val="00976D1A"/>
    <w:rsid w:val="009830CE"/>
    <w:rsid w:val="00983861"/>
    <w:rsid w:val="009927E6"/>
    <w:rsid w:val="00994B99"/>
    <w:rsid w:val="00997434"/>
    <w:rsid w:val="009A2BD9"/>
    <w:rsid w:val="009B16E2"/>
    <w:rsid w:val="009C02F6"/>
    <w:rsid w:val="009C5544"/>
    <w:rsid w:val="009D06B0"/>
    <w:rsid w:val="009D280D"/>
    <w:rsid w:val="009D7830"/>
    <w:rsid w:val="00A028CD"/>
    <w:rsid w:val="00A10C0E"/>
    <w:rsid w:val="00A1799A"/>
    <w:rsid w:val="00A35715"/>
    <w:rsid w:val="00A35A48"/>
    <w:rsid w:val="00A409FA"/>
    <w:rsid w:val="00A4231F"/>
    <w:rsid w:val="00A50D44"/>
    <w:rsid w:val="00A53802"/>
    <w:rsid w:val="00A778A3"/>
    <w:rsid w:val="00A85DDF"/>
    <w:rsid w:val="00A93471"/>
    <w:rsid w:val="00AA06E4"/>
    <w:rsid w:val="00AA1DB6"/>
    <w:rsid w:val="00AC01C9"/>
    <w:rsid w:val="00AC65CC"/>
    <w:rsid w:val="00AD262D"/>
    <w:rsid w:val="00AD75C8"/>
    <w:rsid w:val="00AD773B"/>
    <w:rsid w:val="00AE5433"/>
    <w:rsid w:val="00AF20B4"/>
    <w:rsid w:val="00B3326B"/>
    <w:rsid w:val="00B42320"/>
    <w:rsid w:val="00B4288A"/>
    <w:rsid w:val="00B673B0"/>
    <w:rsid w:val="00B71260"/>
    <w:rsid w:val="00B84E9D"/>
    <w:rsid w:val="00BA0B64"/>
    <w:rsid w:val="00BA1407"/>
    <w:rsid w:val="00BB0F49"/>
    <w:rsid w:val="00BD1FA9"/>
    <w:rsid w:val="00BE4560"/>
    <w:rsid w:val="00BE723E"/>
    <w:rsid w:val="00BF359A"/>
    <w:rsid w:val="00BF5953"/>
    <w:rsid w:val="00C02B13"/>
    <w:rsid w:val="00C43EE9"/>
    <w:rsid w:val="00C4455A"/>
    <w:rsid w:val="00C5294C"/>
    <w:rsid w:val="00C54006"/>
    <w:rsid w:val="00C71A20"/>
    <w:rsid w:val="00C7776D"/>
    <w:rsid w:val="00CA3CFE"/>
    <w:rsid w:val="00CA4564"/>
    <w:rsid w:val="00CA4851"/>
    <w:rsid w:val="00CA78A5"/>
    <w:rsid w:val="00CB1106"/>
    <w:rsid w:val="00CC6E44"/>
    <w:rsid w:val="00CD0752"/>
    <w:rsid w:val="00CD60AA"/>
    <w:rsid w:val="00CE64D7"/>
    <w:rsid w:val="00CF6481"/>
    <w:rsid w:val="00D10EDB"/>
    <w:rsid w:val="00D30E56"/>
    <w:rsid w:val="00D36E37"/>
    <w:rsid w:val="00D41842"/>
    <w:rsid w:val="00D54BE5"/>
    <w:rsid w:val="00D65065"/>
    <w:rsid w:val="00D67A1C"/>
    <w:rsid w:val="00D73490"/>
    <w:rsid w:val="00D8204F"/>
    <w:rsid w:val="00D82E2E"/>
    <w:rsid w:val="00DC694F"/>
    <w:rsid w:val="00DD1996"/>
    <w:rsid w:val="00DE402B"/>
    <w:rsid w:val="00DF5253"/>
    <w:rsid w:val="00DF5C64"/>
    <w:rsid w:val="00E058D5"/>
    <w:rsid w:val="00E163F0"/>
    <w:rsid w:val="00E2279D"/>
    <w:rsid w:val="00E30106"/>
    <w:rsid w:val="00E44010"/>
    <w:rsid w:val="00E52EDE"/>
    <w:rsid w:val="00E67FDE"/>
    <w:rsid w:val="00E81542"/>
    <w:rsid w:val="00E830B9"/>
    <w:rsid w:val="00E87E1C"/>
    <w:rsid w:val="00E91C71"/>
    <w:rsid w:val="00E97BE8"/>
    <w:rsid w:val="00EB0CFE"/>
    <w:rsid w:val="00EC370C"/>
    <w:rsid w:val="00EC6EE7"/>
    <w:rsid w:val="00EC74C1"/>
    <w:rsid w:val="00ED405B"/>
    <w:rsid w:val="00EE0B10"/>
    <w:rsid w:val="00EF0FC8"/>
    <w:rsid w:val="00EF6FBA"/>
    <w:rsid w:val="00F058BF"/>
    <w:rsid w:val="00F07ABC"/>
    <w:rsid w:val="00F119C6"/>
    <w:rsid w:val="00F14E54"/>
    <w:rsid w:val="00F16FF7"/>
    <w:rsid w:val="00F35148"/>
    <w:rsid w:val="00F4050C"/>
    <w:rsid w:val="00F5103B"/>
    <w:rsid w:val="00F55BAB"/>
    <w:rsid w:val="00F569A5"/>
    <w:rsid w:val="00F666C8"/>
    <w:rsid w:val="00F91C5A"/>
    <w:rsid w:val="00F96C64"/>
    <w:rsid w:val="00F97FFD"/>
    <w:rsid w:val="00FD5DE8"/>
    <w:rsid w:val="00FE0D73"/>
    <w:rsid w:val="00FE3893"/>
    <w:rsid w:val="00FF015A"/>
    <w:rsid w:val="00FF0DDD"/>
    <w:rsid w:val="00FF1B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41EAF9"/>
  <w15:chartTrackingRefBased/>
  <w15:docId w15:val="{3F38E94E-272F-FE47-8376-5E8F0A83E7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65AD5"/>
    <w:pPr>
      <w:ind w:left="720"/>
      <w:contextualSpacing/>
    </w:pPr>
  </w:style>
  <w:style w:type="paragraph" w:customStyle="1" w:styleId="EndNoteBibliographyTitle">
    <w:name w:val="EndNote Bibliography Title"/>
    <w:basedOn w:val="Normal"/>
    <w:link w:val="EndNoteBibliographyTitleChar"/>
    <w:rsid w:val="007C3B4A"/>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7C3B4A"/>
    <w:rPr>
      <w:rFonts w:ascii="Calibri" w:hAnsi="Calibri" w:cs="Calibri"/>
    </w:rPr>
  </w:style>
  <w:style w:type="paragraph" w:customStyle="1" w:styleId="EndNoteBibliography">
    <w:name w:val="EndNote Bibliography"/>
    <w:basedOn w:val="Normal"/>
    <w:link w:val="EndNoteBibliographyChar"/>
    <w:rsid w:val="007C3B4A"/>
    <w:rPr>
      <w:rFonts w:ascii="Calibri" w:hAnsi="Calibri" w:cs="Calibri"/>
    </w:rPr>
  </w:style>
  <w:style w:type="character" w:customStyle="1" w:styleId="EndNoteBibliographyChar">
    <w:name w:val="EndNote Bibliography Char"/>
    <w:basedOn w:val="DefaultParagraphFont"/>
    <w:link w:val="EndNoteBibliography"/>
    <w:rsid w:val="007C3B4A"/>
    <w:rPr>
      <w:rFonts w:ascii="Calibri" w:hAnsi="Calibri" w:cs="Calibri"/>
    </w:rPr>
  </w:style>
  <w:style w:type="character" w:styleId="CommentReference">
    <w:name w:val="annotation reference"/>
    <w:basedOn w:val="DefaultParagraphFont"/>
    <w:uiPriority w:val="99"/>
    <w:semiHidden/>
    <w:unhideWhenUsed/>
    <w:rsid w:val="00C71A20"/>
    <w:rPr>
      <w:sz w:val="16"/>
      <w:szCs w:val="16"/>
    </w:rPr>
  </w:style>
  <w:style w:type="paragraph" w:styleId="CommentText">
    <w:name w:val="annotation text"/>
    <w:basedOn w:val="Normal"/>
    <w:link w:val="CommentTextChar"/>
    <w:uiPriority w:val="99"/>
    <w:semiHidden/>
    <w:unhideWhenUsed/>
    <w:rsid w:val="00C71A20"/>
    <w:rPr>
      <w:sz w:val="20"/>
      <w:szCs w:val="20"/>
    </w:rPr>
  </w:style>
  <w:style w:type="character" w:customStyle="1" w:styleId="CommentTextChar">
    <w:name w:val="Comment Text Char"/>
    <w:basedOn w:val="DefaultParagraphFont"/>
    <w:link w:val="CommentText"/>
    <w:uiPriority w:val="99"/>
    <w:semiHidden/>
    <w:rsid w:val="00C71A20"/>
    <w:rPr>
      <w:sz w:val="20"/>
      <w:szCs w:val="20"/>
    </w:rPr>
  </w:style>
  <w:style w:type="paragraph" w:styleId="CommentSubject">
    <w:name w:val="annotation subject"/>
    <w:basedOn w:val="CommentText"/>
    <w:next w:val="CommentText"/>
    <w:link w:val="CommentSubjectChar"/>
    <w:uiPriority w:val="99"/>
    <w:semiHidden/>
    <w:unhideWhenUsed/>
    <w:rsid w:val="00C71A20"/>
    <w:rPr>
      <w:b/>
      <w:bCs/>
    </w:rPr>
  </w:style>
  <w:style w:type="character" w:customStyle="1" w:styleId="CommentSubjectChar">
    <w:name w:val="Comment Subject Char"/>
    <w:basedOn w:val="CommentTextChar"/>
    <w:link w:val="CommentSubject"/>
    <w:uiPriority w:val="99"/>
    <w:semiHidden/>
    <w:rsid w:val="00C71A20"/>
    <w:rPr>
      <w:b/>
      <w:bCs/>
      <w:sz w:val="20"/>
      <w:szCs w:val="20"/>
    </w:rPr>
  </w:style>
  <w:style w:type="paragraph" w:styleId="BalloonText">
    <w:name w:val="Balloon Text"/>
    <w:basedOn w:val="Normal"/>
    <w:link w:val="BalloonTextChar"/>
    <w:uiPriority w:val="99"/>
    <w:semiHidden/>
    <w:unhideWhenUsed/>
    <w:rsid w:val="00C71A2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1A20"/>
    <w:rPr>
      <w:rFonts w:ascii="Segoe UI" w:hAnsi="Segoe UI" w:cs="Segoe UI"/>
      <w:sz w:val="18"/>
      <w:szCs w:val="18"/>
    </w:rPr>
  </w:style>
  <w:style w:type="character" w:styleId="Hyperlink">
    <w:name w:val="Hyperlink"/>
    <w:basedOn w:val="DefaultParagraphFont"/>
    <w:uiPriority w:val="99"/>
    <w:unhideWhenUsed/>
    <w:rsid w:val="00FE0D73"/>
    <w:rPr>
      <w:color w:val="0563C1" w:themeColor="hyperlink"/>
      <w:u w:val="single"/>
    </w:rPr>
  </w:style>
  <w:style w:type="character" w:styleId="UnresolvedMention">
    <w:name w:val="Unresolved Mention"/>
    <w:basedOn w:val="DefaultParagraphFont"/>
    <w:uiPriority w:val="99"/>
    <w:semiHidden/>
    <w:unhideWhenUsed/>
    <w:rsid w:val="00FE0D73"/>
    <w:rPr>
      <w:color w:val="605E5C"/>
      <w:shd w:val="clear" w:color="auto" w:fill="E1DFDD"/>
    </w:rPr>
  </w:style>
  <w:style w:type="paragraph" w:styleId="HTMLPreformatted">
    <w:name w:val="HTML Preformatted"/>
    <w:basedOn w:val="Normal"/>
    <w:link w:val="HTMLPreformattedChar"/>
    <w:uiPriority w:val="99"/>
    <w:semiHidden/>
    <w:unhideWhenUsed/>
    <w:rsid w:val="00F55B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semiHidden/>
    <w:rsid w:val="00F55BAB"/>
    <w:rPr>
      <w:rFonts w:ascii="Courier New" w:eastAsia="Times New Roman" w:hAnsi="Courier New" w:cs="Courier New"/>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7062112">
      <w:bodyDiv w:val="1"/>
      <w:marLeft w:val="0"/>
      <w:marRight w:val="0"/>
      <w:marTop w:val="0"/>
      <w:marBottom w:val="0"/>
      <w:divBdr>
        <w:top w:val="none" w:sz="0" w:space="0" w:color="auto"/>
        <w:left w:val="none" w:sz="0" w:space="0" w:color="auto"/>
        <w:bottom w:val="none" w:sz="0" w:space="0" w:color="auto"/>
        <w:right w:val="none" w:sz="0" w:space="0" w:color="auto"/>
      </w:divBdr>
    </w:div>
    <w:div w:id="1598949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benchling.com/s/etr-2Ev6Npyc6J1zrat8tQz0?m=slm-gTHbs1RydX2oysfQnndx" TargetMode="External"/></Relationship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TotalTime>
  <Pages>3</Pages>
  <Words>2344</Words>
  <Characters>13361</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pman, Maia</dc:creator>
  <cp:keywords/>
  <dc:description/>
  <cp:lastModifiedBy>Sydney D'Amaddio</cp:lastModifiedBy>
  <cp:revision>3</cp:revision>
  <dcterms:created xsi:type="dcterms:W3CDTF">2023-11-28T21:56:00Z</dcterms:created>
  <dcterms:modified xsi:type="dcterms:W3CDTF">2023-11-28T22:27:00Z</dcterms:modified>
</cp:coreProperties>
</file>